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4C4F40" w14:textId="7E2F44E0" w:rsidR="00F70DED" w:rsidRPr="00DB547C" w:rsidRDefault="00B32394" w:rsidP="00F70DED">
      <w:pPr>
        <w:jc w:val="center"/>
        <w:rPr>
          <w:rFonts w:ascii="New Hero Light" w:hAnsi="New Hero Light" w:cstheme="majorHAnsi"/>
          <w:sz w:val="44"/>
          <w:szCs w:val="44"/>
        </w:rPr>
      </w:pPr>
      <w:r w:rsidRPr="00DB547C">
        <w:rPr>
          <w:rFonts w:ascii="New Hero Light" w:hAnsi="New Hero Light" w:cstheme="majorHAnsi"/>
          <w:sz w:val="44"/>
          <w:szCs w:val="44"/>
        </w:rPr>
        <w:t xml:space="preserve"> </w:t>
      </w:r>
      <w:r w:rsidR="004E2D4E" w:rsidRPr="00DB547C">
        <w:rPr>
          <w:rFonts w:ascii="New Hero Light" w:hAnsi="New Hero Light" w:cstheme="majorHAnsi"/>
          <w:sz w:val="44"/>
          <w:szCs w:val="44"/>
        </w:rPr>
        <w:t xml:space="preserve">Does elliptical biface </w:t>
      </w:r>
      <w:r w:rsidR="005E0B1F" w:rsidRPr="00DB547C">
        <w:rPr>
          <w:rFonts w:ascii="New Hero Light" w:hAnsi="New Hero Light" w:cstheme="majorHAnsi"/>
          <w:sz w:val="44"/>
          <w:szCs w:val="44"/>
        </w:rPr>
        <w:t>morphology</w:t>
      </w:r>
      <w:r w:rsidR="004E2D4E" w:rsidRPr="00DB547C">
        <w:rPr>
          <w:rFonts w:ascii="New Hero Light" w:hAnsi="New Hero Light" w:cstheme="majorHAnsi"/>
          <w:sz w:val="44"/>
          <w:szCs w:val="44"/>
        </w:rPr>
        <w:t xml:space="preserve"> differ as a function of raw material</w:t>
      </w:r>
      <w:r w:rsidR="00E112BC" w:rsidRPr="00DB547C">
        <w:rPr>
          <w:rFonts w:ascii="New Hero Light" w:hAnsi="New Hero Light" w:cstheme="majorHAnsi"/>
          <w:sz w:val="44"/>
          <w:szCs w:val="44"/>
        </w:rPr>
        <w:t xml:space="preserve"> color</w:t>
      </w:r>
      <w:r w:rsidR="004E2D4E" w:rsidRPr="00DB547C">
        <w:rPr>
          <w:rFonts w:ascii="New Hero Light" w:hAnsi="New Hero Light" w:cstheme="majorHAnsi"/>
          <w:sz w:val="44"/>
          <w:szCs w:val="44"/>
        </w:rPr>
        <w:t>?</w:t>
      </w:r>
    </w:p>
    <w:p w14:paraId="3A8A0CDC" w14:textId="77777777" w:rsidR="00D72A3A" w:rsidRPr="00DB547C" w:rsidRDefault="00D72A3A">
      <w:pPr>
        <w:rPr>
          <w:rFonts w:ascii="New Hero Light" w:hAnsi="New Hero Light"/>
        </w:rPr>
      </w:pPr>
    </w:p>
    <w:p w14:paraId="5D1C39F9" w14:textId="77777777" w:rsidR="00D72A3A" w:rsidRPr="00DB547C" w:rsidRDefault="00D72A3A">
      <w:pPr>
        <w:rPr>
          <w:rFonts w:ascii="New Hero Light" w:hAnsi="New Hero Light"/>
        </w:rPr>
      </w:pPr>
    </w:p>
    <w:p w14:paraId="690FDE28" w14:textId="77777777" w:rsidR="009E2FE9" w:rsidRPr="00DB547C" w:rsidRDefault="009E2FE9">
      <w:pPr>
        <w:rPr>
          <w:rFonts w:ascii="New Hero Light" w:hAnsi="New Hero Light"/>
        </w:rPr>
      </w:pPr>
    </w:p>
    <w:p w14:paraId="1508410C" w14:textId="77777777" w:rsidR="00D72A3A" w:rsidRPr="00DB547C" w:rsidRDefault="00D72A3A">
      <w:pPr>
        <w:rPr>
          <w:rFonts w:ascii="New Hero Light" w:hAnsi="New Hero Light"/>
        </w:rPr>
      </w:pPr>
    </w:p>
    <w:p w14:paraId="78B42047" w14:textId="77777777" w:rsidR="00D72A3A" w:rsidRPr="00DB547C" w:rsidRDefault="00D72A3A">
      <w:pPr>
        <w:rPr>
          <w:rFonts w:ascii="New Hero Light" w:hAnsi="New Hero Light"/>
        </w:rPr>
      </w:pPr>
    </w:p>
    <w:p w14:paraId="31474977" w14:textId="77777777" w:rsidR="00D72A3A" w:rsidRPr="00DB547C" w:rsidRDefault="00D72A3A" w:rsidP="00D72A3A">
      <w:pPr>
        <w:jc w:val="center"/>
        <w:rPr>
          <w:rFonts w:ascii="New Hero Light" w:hAnsi="New Hero Light"/>
          <w:sz w:val="20"/>
          <w:szCs w:val="20"/>
        </w:rPr>
      </w:pPr>
      <w:r w:rsidRPr="00DB547C">
        <w:rPr>
          <w:rFonts w:ascii="New Hero Light" w:hAnsi="New Hero Light"/>
          <w:sz w:val="20"/>
          <w:szCs w:val="20"/>
        </w:rPr>
        <w:t>Robert Z. Selden, Jr.</w:t>
      </w:r>
    </w:p>
    <w:p w14:paraId="16DA35DF" w14:textId="77777777" w:rsidR="00D72A3A" w:rsidRPr="00DB547C" w:rsidRDefault="00D72A3A" w:rsidP="00D72A3A">
      <w:pPr>
        <w:jc w:val="center"/>
        <w:rPr>
          <w:rFonts w:ascii="New Hero Light" w:hAnsi="New Hero Light"/>
          <w:sz w:val="20"/>
          <w:szCs w:val="20"/>
        </w:rPr>
      </w:pPr>
    </w:p>
    <w:p w14:paraId="4C51651B" w14:textId="77777777" w:rsidR="00D72A3A" w:rsidRPr="00DB547C" w:rsidRDefault="00D72A3A" w:rsidP="00D72A3A">
      <w:pPr>
        <w:jc w:val="center"/>
        <w:rPr>
          <w:rFonts w:ascii="New Hero Light" w:hAnsi="New Hero Light"/>
          <w:sz w:val="20"/>
          <w:szCs w:val="20"/>
        </w:rPr>
      </w:pPr>
    </w:p>
    <w:p w14:paraId="69A0A661" w14:textId="77777777" w:rsidR="00D72A3A" w:rsidRPr="00DB547C" w:rsidRDefault="00D72A3A" w:rsidP="00D72A3A">
      <w:pPr>
        <w:jc w:val="center"/>
        <w:rPr>
          <w:rFonts w:ascii="New Hero Light" w:hAnsi="New Hero Light"/>
          <w:sz w:val="20"/>
          <w:szCs w:val="20"/>
        </w:rPr>
      </w:pPr>
    </w:p>
    <w:p w14:paraId="6DC0403F" w14:textId="77777777" w:rsidR="00D72A3A" w:rsidRPr="00DB547C" w:rsidRDefault="00D72A3A" w:rsidP="00D72A3A">
      <w:pPr>
        <w:jc w:val="center"/>
        <w:rPr>
          <w:rFonts w:ascii="New Hero Light" w:hAnsi="New Hero Light"/>
          <w:sz w:val="20"/>
          <w:szCs w:val="20"/>
        </w:rPr>
      </w:pPr>
    </w:p>
    <w:p w14:paraId="036DA76D" w14:textId="77777777" w:rsidR="00D72A3A" w:rsidRPr="00DB547C" w:rsidRDefault="00D72A3A" w:rsidP="00D72A3A">
      <w:pPr>
        <w:jc w:val="center"/>
        <w:rPr>
          <w:rFonts w:ascii="New Hero Light" w:hAnsi="New Hero Light"/>
          <w:sz w:val="20"/>
          <w:szCs w:val="20"/>
        </w:rPr>
      </w:pPr>
    </w:p>
    <w:p w14:paraId="20BCC1DD" w14:textId="77777777" w:rsidR="00D72A3A" w:rsidRPr="00DB547C" w:rsidRDefault="00D72A3A" w:rsidP="00D72A3A">
      <w:pPr>
        <w:jc w:val="center"/>
        <w:rPr>
          <w:rFonts w:ascii="New Hero Light" w:hAnsi="New Hero Light"/>
          <w:sz w:val="20"/>
          <w:szCs w:val="20"/>
        </w:rPr>
      </w:pPr>
    </w:p>
    <w:p w14:paraId="0465F6C8" w14:textId="77777777" w:rsidR="00D72A3A" w:rsidRPr="00DB547C" w:rsidRDefault="00D72A3A" w:rsidP="00D72A3A">
      <w:pPr>
        <w:jc w:val="center"/>
        <w:rPr>
          <w:rFonts w:ascii="New Hero Light" w:hAnsi="New Hero Light"/>
          <w:sz w:val="20"/>
          <w:szCs w:val="20"/>
        </w:rPr>
      </w:pPr>
      <w:r w:rsidRPr="00DB547C">
        <w:rPr>
          <w:rFonts w:ascii="New Hero Light" w:hAnsi="New Hero Light"/>
          <w:sz w:val="20"/>
          <w:szCs w:val="20"/>
        </w:rPr>
        <w:t>DO NOT CITE IN ANY CONTEXT WITHOUT PERMISSION OF THE AUTHOR</w:t>
      </w:r>
    </w:p>
    <w:p w14:paraId="56B912AC" w14:textId="77777777" w:rsidR="00D72A3A" w:rsidRPr="00DB547C" w:rsidRDefault="00D72A3A" w:rsidP="00D72A3A">
      <w:pPr>
        <w:jc w:val="center"/>
        <w:rPr>
          <w:rFonts w:ascii="New Hero Light" w:hAnsi="New Hero Light"/>
          <w:sz w:val="20"/>
          <w:szCs w:val="20"/>
        </w:rPr>
      </w:pPr>
    </w:p>
    <w:p w14:paraId="150E3D48" w14:textId="77777777" w:rsidR="00D72A3A" w:rsidRPr="00DB547C" w:rsidRDefault="00D72A3A" w:rsidP="00D72A3A">
      <w:pPr>
        <w:jc w:val="center"/>
        <w:rPr>
          <w:rFonts w:ascii="New Hero Light" w:hAnsi="New Hero Light"/>
          <w:sz w:val="20"/>
          <w:szCs w:val="20"/>
        </w:rPr>
      </w:pPr>
    </w:p>
    <w:p w14:paraId="59592A85" w14:textId="77777777" w:rsidR="00D72A3A" w:rsidRPr="00DB547C" w:rsidRDefault="00D72A3A" w:rsidP="00D72A3A">
      <w:pPr>
        <w:jc w:val="center"/>
        <w:rPr>
          <w:rFonts w:ascii="New Hero Light" w:hAnsi="New Hero Light"/>
          <w:sz w:val="20"/>
          <w:szCs w:val="20"/>
        </w:rPr>
      </w:pPr>
    </w:p>
    <w:p w14:paraId="4CC119D1" w14:textId="77777777" w:rsidR="00D72A3A" w:rsidRPr="00DB547C" w:rsidRDefault="00D72A3A" w:rsidP="00D72A3A">
      <w:pPr>
        <w:jc w:val="center"/>
        <w:rPr>
          <w:rFonts w:ascii="New Hero Light" w:hAnsi="New Hero Light"/>
          <w:sz w:val="20"/>
          <w:szCs w:val="20"/>
        </w:rPr>
      </w:pPr>
    </w:p>
    <w:p w14:paraId="27084E2E" w14:textId="77777777" w:rsidR="00D72A3A" w:rsidRPr="00DB547C" w:rsidRDefault="00D72A3A" w:rsidP="00D72A3A">
      <w:pPr>
        <w:jc w:val="center"/>
        <w:rPr>
          <w:rFonts w:ascii="New Hero Light" w:hAnsi="New Hero Light"/>
          <w:sz w:val="20"/>
          <w:szCs w:val="20"/>
        </w:rPr>
      </w:pPr>
    </w:p>
    <w:p w14:paraId="54982531" w14:textId="77777777" w:rsidR="00621F81" w:rsidRPr="00DB547C" w:rsidRDefault="00621F81" w:rsidP="00D72A3A">
      <w:pPr>
        <w:jc w:val="center"/>
        <w:rPr>
          <w:rFonts w:ascii="New Hero Light" w:hAnsi="New Hero Light"/>
          <w:sz w:val="20"/>
          <w:szCs w:val="20"/>
        </w:rPr>
      </w:pPr>
    </w:p>
    <w:p w14:paraId="6BD7B3B9" w14:textId="77777777" w:rsidR="00D72A3A" w:rsidRPr="00DB547C" w:rsidRDefault="00D72A3A" w:rsidP="00D72A3A">
      <w:pPr>
        <w:jc w:val="center"/>
        <w:rPr>
          <w:rFonts w:ascii="New Hero Light" w:hAnsi="New Hero Light"/>
          <w:sz w:val="20"/>
          <w:szCs w:val="20"/>
        </w:rPr>
      </w:pPr>
    </w:p>
    <w:p w14:paraId="4D16A1C3" w14:textId="77777777" w:rsidR="00D72A3A" w:rsidRPr="00DB547C" w:rsidRDefault="00D72A3A" w:rsidP="00D72A3A">
      <w:pPr>
        <w:jc w:val="center"/>
        <w:rPr>
          <w:rFonts w:ascii="New Hero Light" w:hAnsi="New Hero Light"/>
          <w:sz w:val="20"/>
          <w:szCs w:val="20"/>
        </w:rPr>
      </w:pPr>
    </w:p>
    <w:p w14:paraId="7848A2DB" w14:textId="631C2628" w:rsidR="00D72A3A" w:rsidRPr="00DB547C" w:rsidRDefault="00D72A3A" w:rsidP="00D72A3A">
      <w:pPr>
        <w:jc w:val="both"/>
        <w:rPr>
          <w:rFonts w:ascii="New Hero Light" w:hAnsi="New Hero Light"/>
        </w:rPr>
      </w:pPr>
      <w:r w:rsidRPr="00DB547C">
        <w:rPr>
          <w:rFonts w:ascii="New Hero Light" w:hAnsi="New Hero Light"/>
          <w:b/>
        </w:rPr>
        <w:t>Robert Z. Selden, Jr.</w:t>
      </w:r>
      <w:r w:rsidRPr="00DB547C">
        <w:rPr>
          <w:rFonts w:ascii="New Hero Light" w:hAnsi="New Hero Light"/>
        </w:rPr>
        <w:t xml:space="preserve"> Heritage Research Center</w:t>
      </w:r>
      <w:r w:rsidR="00C659C3" w:rsidRPr="00DB547C">
        <w:rPr>
          <w:rFonts w:ascii="New Hero Light" w:hAnsi="New Hero Light"/>
        </w:rPr>
        <w:t xml:space="preserve">, Stephen F. Austin State University; </w:t>
      </w:r>
      <w:r w:rsidRPr="00DB547C">
        <w:rPr>
          <w:rFonts w:ascii="New Hero Light" w:hAnsi="New Hero Light"/>
        </w:rPr>
        <w:t xml:space="preserve">Department of Biology, Stephen F. Austin State University; </w:t>
      </w:r>
      <w:r w:rsidR="00BF1A80" w:rsidRPr="00DB547C">
        <w:rPr>
          <w:rFonts w:ascii="New Hero Light" w:hAnsi="New Hero Light"/>
        </w:rPr>
        <w:t xml:space="preserve">Texas Archeological Research Laboratory, The University of Texas at Austin; </w:t>
      </w:r>
      <w:r w:rsidRPr="00DB547C">
        <w:rPr>
          <w:rFonts w:ascii="New Hero Light" w:hAnsi="New Hero Light"/>
        </w:rPr>
        <w:t>and Cultural Heritage Department, Jean Monnet University (</w:t>
      </w:r>
      <w:hyperlink r:id="rId7" w:history="1">
        <w:r w:rsidRPr="00DB547C">
          <w:rPr>
            <w:rStyle w:val="Hyperlink"/>
            <w:rFonts w:ascii="New Hero Light" w:hAnsi="New Hero Light"/>
          </w:rPr>
          <w:t>zselden@sfasu.edu</w:t>
        </w:r>
      </w:hyperlink>
      <w:r w:rsidRPr="00DB547C">
        <w:rPr>
          <w:rFonts w:ascii="New Hero Light" w:hAnsi="New Hero Light"/>
        </w:rPr>
        <w:t>, corresponding author)</w:t>
      </w:r>
    </w:p>
    <w:p w14:paraId="1CB98E1D" w14:textId="24B2DC15" w:rsidR="00846008" w:rsidRDefault="00D91E36" w:rsidP="00D36C3A">
      <w:pPr>
        <w:spacing w:after="0"/>
        <w:ind w:left="720" w:right="720"/>
        <w:jc w:val="both"/>
        <w:rPr>
          <w:rFonts w:ascii="New Hero Light" w:hAnsi="New Hero Light"/>
          <w:i/>
          <w:iCs/>
        </w:rPr>
      </w:pPr>
      <w:r w:rsidRPr="002E395A">
        <w:rPr>
          <w:rFonts w:ascii="New Hero Light" w:hAnsi="New Hero Light"/>
          <w:i/>
          <w:iCs/>
        </w:rPr>
        <w:lastRenderedPageBreak/>
        <w:t xml:space="preserve">Abstract: </w:t>
      </w:r>
      <w:r w:rsidR="00A11E32" w:rsidRPr="002E395A">
        <w:rPr>
          <w:rFonts w:ascii="New Hero Light" w:hAnsi="New Hero Light"/>
          <w:i/>
          <w:iCs/>
        </w:rPr>
        <w:t xml:space="preserve">The </w:t>
      </w:r>
      <w:r w:rsidR="001A523F" w:rsidRPr="002E395A">
        <w:rPr>
          <w:rFonts w:ascii="New Hero Light" w:hAnsi="New Hero Light"/>
          <w:i/>
          <w:iCs/>
        </w:rPr>
        <w:t xml:space="preserve">physical properties </w:t>
      </w:r>
      <w:r w:rsidR="00A11E32" w:rsidRPr="002E395A">
        <w:rPr>
          <w:rFonts w:ascii="New Hero Light" w:hAnsi="New Hero Light"/>
          <w:i/>
          <w:iCs/>
        </w:rPr>
        <w:t>associated with</w:t>
      </w:r>
      <w:r w:rsidR="001A523F" w:rsidRPr="002E395A">
        <w:rPr>
          <w:rFonts w:ascii="New Hero Light" w:hAnsi="New Hero Light"/>
          <w:i/>
          <w:iCs/>
        </w:rPr>
        <w:t xml:space="preserve"> lithic raw materials are </w:t>
      </w:r>
      <w:r w:rsidR="00A11E32" w:rsidRPr="002E395A">
        <w:rPr>
          <w:rFonts w:ascii="New Hero Light" w:hAnsi="New Hero Light"/>
          <w:i/>
          <w:iCs/>
        </w:rPr>
        <w:t xml:space="preserve">regularly assumed to be </w:t>
      </w:r>
      <w:r w:rsidR="001A523F" w:rsidRPr="002E395A">
        <w:rPr>
          <w:rFonts w:ascii="New Hero Light" w:hAnsi="New Hero Light"/>
          <w:i/>
          <w:iCs/>
        </w:rPr>
        <w:t xml:space="preserve">a determining factor </w:t>
      </w:r>
      <w:r w:rsidR="00661738" w:rsidRPr="002E395A">
        <w:rPr>
          <w:rFonts w:ascii="New Hero Light" w:hAnsi="New Hero Light"/>
          <w:i/>
          <w:iCs/>
        </w:rPr>
        <w:t>that articulates with</w:t>
      </w:r>
      <w:r w:rsidR="00A11E32" w:rsidRPr="002E395A">
        <w:rPr>
          <w:rFonts w:ascii="New Hero Light" w:hAnsi="New Hero Light"/>
          <w:i/>
          <w:iCs/>
        </w:rPr>
        <w:t xml:space="preserve"> </w:t>
      </w:r>
      <w:r w:rsidR="001A523F" w:rsidRPr="002E395A">
        <w:rPr>
          <w:rFonts w:ascii="New Hero Light" w:hAnsi="New Hero Light"/>
          <w:i/>
          <w:iCs/>
        </w:rPr>
        <w:t>stone tool</w:t>
      </w:r>
      <w:r w:rsidR="00661738" w:rsidRPr="002E395A">
        <w:rPr>
          <w:rFonts w:ascii="New Hero Light" w:hAnsi="New Hero Light"/>
          <w:i/>
          <w:iCs/>
        </w:rPr>
        <w:t xml:space="preserve"> morphology</w:t>
      </w:r>
      <w:r w:rsidR="001A523F" w:rsidRPr="002E395A">
        <w:rPr>
          <w:rFonts w:ascii="New Hero Light" w:hAnsi="New Hero Light"/>
          <w:i/>
          <w:iCs/>
        </w:rPr>
        <w:t xml:space="preserve">. </w:t>
      </w:r>
      <w:r w:rsidR="00A11E32" w:rsidRPr="002E395A">
        <w:rPr>
          <w:rFonts w:ascii="New Hero Light" w:hAnsi="New Hero Light"/>
          <w:i/>
          <w:iCs/>
        </w:rPr>
        <w:t>Among those attributes most frequently advanced to account for differences between sites and assemblages are raw material size and mechanical flaking properties. Q</w:t>
      </w:r>
      <w:r w:rsidR="001A523F" w:rsidRPr="002E395A">
        <w:rPr>
          <w:rFonts w:ascii="New Hero Light" w:hAnsi="New Hero Light"/>
          <w:i/>
          <w:iCs/>
        </w:rPr>
        <w:t xml:space="preserve">uantitative analysis of raw material color </w:t>
      </w:r>
      <w:r w:rsidR="00391B8B" w:rsidRPr="002E395A">
        <w:rPr>
          <w:rFonts w:ascii="New Hero Light" w:hAnsi="New Hero Light"/>
          <w:i/>
          <w:iCs/>
        </w:rPr>
        <w:t xml:space="preserve">can </w:t>
      </w:r>
      <w:r w:rsidR="001A523F" w:rsidRPr="002E395A">
        <w:rPr>
          <w:rFonts w:ascii="New Hero Light" w:hAnsi="New Hero Light"/>
          <w:i/>
          <w:iCs/>
        </w:rPr>
        <w:t>provide a consistent, and replicable</w:t>
      </w:r>
      <w:r w:rsidR="00391B8B" w:rsidRPr="002E395A">
        <w:rPr>
          <w:rFonts w:ascii="New Hero Light" w:hAnsi="New Hero Light"/>
          <w:i/>
          <w:iCs/>
        </w:rPr>
        <w:t>,</w:t>
      </w:r>
      <w:r w:rsidR="001A523F" w:rsidRPr="002E395A">
        <w:rPr>
          <w:rFonts w:ascii="New Hero Light" w:hAnsi="New Hero Light"/>
          <w:i/>
          <w:iCs/>
        </w:rPr>
        <w:t xml:space="preserve"> means of assigning </w:t>
      </w:r>
      <w:r w:rsidR="00391B8B" w:rsidRPr="002E395A">
        <w:rPr>
          <w:rFonts w:ascii="New Hero Light" w:hAnsi="New Hero Light"/>
          <w:i/>
          <w:iCs/>
        </w:rPr>
        <w:t>material</w:t>
      </w:r>
      <w:r w:rsidR="001A523F" w:rsidRPr="002E395A">
        <w:rPr>
          <w:rFonts w:ascii="New Hero Light" w:hAnsi="New Hero Light"/>
          <w:i/>
          <w:iCs/>
        </w:rPr>
        <w:t xml:space="preserve"> to raw material color groups. To evaluate </w:t>
      </w:r>
      <w:r w:rsidR="00391B8B" w:rsidRPr="002E395A">
        <w:rPr>
          <w:rFonts w:ascii="New Hero Light" w:hAnsi="New Hero Light"/>
          <w:i/>
          <w:iCs/>
        </w:rPr>
        <w:t xml:space="preserve">whether </w:t>
      </w:r>
      <w:r w:rsidR="001A523F" w:rsidRPr="002E395A">
        <w:rPr>
          <w:rFonts w:ascii="New Hero Light" w:hAnsi="New Hero Light"/>
          <w:i/>
          <w:iCs/>
        </w:rPr>
        <w:t xml:space="preserve">elliptical biface morphology </w:t>
      </w:r>
      <w:r w:rsidR="00391B8B" w:rsidRPr="002E395A">
        <w:rPr>
          <w:rFonts w:ascii="New Hero Light" w:hAnsi="New Hero Light"/>
          <w:i/>
          <w:iCs/>
        </w:rPr>
        <w:t xml:space="preserve">differs </w:t>
      </w:r>
      <w:r w:rsidR="001A523F" w:rsidRPr="002E395A">
        <w:rPr>
          <w:rFonts w:ascii="New Hero Light" w:hAnsi="New Hero Light"/>
          <w:i/>
          <w:iCs/>
        </w:rPr>
        <w:t xml:space="preserve">as a function of raw material color, each elliptical biface from 41AN13 was assigned to a raw material color group, then analyzed using the tools of geometric morphometrics. Results demonstrate that elliptical bifaces differ significantly in shape, but not size, by raw material color group. This finding </w:t>
      </w:r>
      <w:r w:rsidR="00B72B8C" w:rsidRPr="002E395A">
        <w:rPr>
          <w:rFonts w:ascii="New Hero Light" w:hAnsi="New Hero Light"/>
          <w:i/>
          <w:iCs/>
        </w:rPr>
        <w:t>supports</w:t>
      </w:r>
      <w:r w:rsidR="001A523F" w:rsidRPr="002E395A">
        <w:rPr>
          <w:rFonts w:ascii="New Hero Light" w:hAnsi="New Hero Light"/>
          <w:i/>
          <w:iCs/>
        </w:rPr>
        <w:t xml:space="preserve"> the interpretation that </w:t>
      </w:r>
      <w:proofErr w:type="spellStart"/>
      <w:r w:rsidR="001A523F" w:rsidRPr="002E395A">
        <w:rPr>
          <w:rFonts w:ascii="New Hero Light" w:hAnsi="New Hero Light"/>
          <w:i/>
          <w:iCs/>
        </w:rPr>
        <w:t>extralocal</w:t>
      </w:r>
      <w:proofErr w:type="spellEnd"/>
      <w:r w:rsidR="001A523F" w:rsidRPr="002E395A">
        <w:rPr>
          <w:rFonts w:ascii="New Hero Light" w:hAnsi="New Hero Light"/>
          <w:i/>
          <w:iCs/>
        </w:rPr>
        <w:t xml:space="preserve"> producers—and local Caddo users/</w:t>
      </w:r>
      <w:proofErr w:type="spellStart"/>
      <w:r w:rsidR="001A523F" w:rsidRPr="002E395A">
        <w:rPr>
          <w:rFonts w:ascii="New Hero Light" w:hAnsi="New Hero Light"/>
          <w:i/>
          <w:iCs/>
        </w:rPr>
        <w:t>knappers</w:t>
      </w:r>
      <w:proofErr w:type="spellEnd"/>
      <w:r w:rsidR="001A523F" w:rsidRPr="002E395A">
        <w:rPr>
          <w:rFonts w:ascii="New Hero Light" w:hAnsi="New Hero Light"/>
          <w:i/>
          <w:iCs/>
        </w:rPr>
        <w:t>—conditioned elliptical biface shape not based upon nodule size or mechanical flaking properties, but on the basis of raw material color.</w:t>
      </w:r>
    </w:p>
    <w:p w14:paraId="615817B8" w14:textId="77777777" w:rsidR="007C484E" w:rsidRPr="002E395A" w:rsidRDefault="007C484E" w:rsidP="00D36C3A">
      <w:pPr>
        <w:spacing w:after="0"/>
        <w:ind w:left="720" w:right="720"/>
        <w:jc w:val="both"/>
        <w:rPr>
          <w:rFonts w:ascii="New Hero Light" w:hAnsi="New Hero Light"/>
          <w:i/>
          <w:iCs/>
        </w:rPr>
      </w:pPr>
    </w:p>
    <w:p w14:paraId="2E418F6D" w14:textId="60174A67" w:rsidR="00E468F8" w:rsidRPr="002E395A" w:rsidRDefault="00E468F8" w:rsidP="00D36C3A">
      <w:pPr>
        <w:spacing w:after="0"/>
        <w:ind w:left="720" w:right="720"/>
        <w:jc w:val="both"/>
        <w:rPr>
          <w:rFonts w:ascii="New Hero Light" w:hAnsi="New Hero Light"/>
        </w:rPr>
      </w:pPr>
    </w:p>
    <w:p w14:paraId="406FBC45" w14:textId="4C749AB6" w:rsidR="00573A63" w:rsidRDefault="00E468F8" w:rsidP="002E395A">
      <w:pPr>
        <w:spacing w:after="0"/>
        <w:ind w:left="720" w:right="720"/>
        <w:jc w:val="both"/>
        <w:rPr>
          <w:rFonts w:ascii="New Hero Light" w:hAnsi="New Hero Light"/>
          <w:b/>
          <w:bCs/>
          <w:i/>
          <w:iCs/>
        </w:rPr>
      </w:pPr>
      <w:r w:rsidRPr="002E395A">
        <w:rPr>
          <w:rFonts w:ascii="New Hero Light" w:hAnsi="New Hero Light"/>
          <w:b/>
          <w:bCs/>
          <w:i/>
          <w:iCs/>
        </w:rPr>
        <w:t>Keywords:</w:t>
      </w:r>
      <w:r w:rsidR="006E5C87" w:rsidRPr="002E395A">
        <w:rPr>
          <w:rFonts w:ascii="New Hero Light" w:hAnsi="New Hero Light"/>
          <w:b/>
          <w:bCs/>
          <w:i/>
          <w:iCs/>
        </w:rPr>
        <w:t xml:space="preserve"> </w:t>
      </w:r>
      <w:r w:rsidR="00CD67A2" w:rsidRPr="002E395A">
        <w:rPr>
          <w:rFonts w:ascii="New Hero Light" w:hAnsi="New Hero Light"/>
          <w:b/>
          <w:bCs/>
          <w:i/>
          <w:iCs/>
        </w:rPr>
        <w:t xml:space="preserve">American Southeast; </w:t>
      </w:r>
      <w:r w:rsidR="001C6775" w:rsidRPr="002E395A">
        <w:rPr>
          <w:rFonts w:ascii="New Hero Light" w:hAnsi="New Hero Light"/>
          <w:b/>
          <w:bCs/>
          <w:i/>
          <w:iCs/>
        </w:rPr>
        <w:t xml:space="preserve">Caddo; lithics; </w:t>
      </w:r>
      <w:r w:rsidR="006E5C87" w:rsidRPr="002E395A">
        <w:rPr>
          <w:rFonts w:ascii="New Hero Light" w:hAnsi="New Hero Light"/>
          <w:b/>
          <w:bCs/>
          <w:i/>
          <w:iCs/>
        </w:rPr>
        <w:t>computational archaeology</w:t>
      </w:r>
      <w:r w:rsidR="002E395A">
        <w:rPr>
          <w:rFonts w:ascii="New Hero Light" w:hAnsi="New Hero Light"/>
          <w:b/>
          <w:bCs/>
          <w:i/>
          <w:iCs/>
        </w:rPr>
        <w:t xml:space="preserve">; </w:t>
      </w:r>
      <w:proofErr w:type="spellStart"/>
      <w:r w:rsidR="002E395A">
        <w:rPr>
          <w:rFonts w:ascii="New Hero Light" w:hAnsi="New Hero Light"/>
          <w:b/>
          <w:bCs/>
          <w:i/>
          <w:iCs/>
        </w:rPr>
        <w:t>archaeoinformatics</w:t>
      </w:r>
      <w:proofErr w:type="spellEnd"/>
      <w:r w:rsidR="006E5C87" w:rsidRPr="002E395A">
        <w:rPr>
          <w:rFonts w:ascii="New Hero Light" w:hAnsi="New Hero Light"/>
          <w:b/>
          <w:bCs/>
          <w:i/>
          <w:iCs/>
        </w:rPr>
        <w:t>; museum studies; digital humanities; non-Western art history</w:t>
      </w:r>
      <w:r w:rsidR="002E395A" w:rsidRPr="002E395A">
        <w:rPr>
          <w:rFonts w:ascii="New Hero Light" w:hAnsi="New Hero Light"/>
          <w:b/>
          <w:bCs/>
          <w:i/>
          <w:iCs/>
        </w:rPr>
        <w:t>; ovoid biface</w:t>
      </w:r>
      <w:r w:rsidR="002E395A">
        <w:rPr>
          <w:rFonts w:ascii="New Hero Light" w:hAnsi="New Hero Light"/>
          <w:b/>
          <w:bCs/>
          <w:i/>
          <w:iCs/>
        </w:rPr>
        <w:t>;</w:t>
      </w:r>
      <w:r w:rsidR="002E395A" w:rsidRPr="002E395A">
        <w:rPr>
          <w:rFonts w:ascii="New Hero Light" w:hAnsi="New Hero Light"/>
          <w:b/>
          <w:bCs/>
          <w:i/>
          <w:iCs/>
        </w:rPr>
        <w:t xml:space="preserve"> Galt biface</w:t>
      </w:r>
      <w:r w:rsidR="002E395A">
        <w:rPr>
          <w:rFonts w:ascii="New Hero Light" w:hAnsi="New Hero Light"/>
          <w:b/>
          <w:bCs/>
          <w:i/>
          <w:iCs/>
        </w:rPr>
        <w:t>;</w:t>
      </w:r>
      <w:r w:rsidR="002E395A" w:rsidRPr="002E395A">
        <w:rPr>
          <w:rFonts w:ascii="New Hero Light" w:hAnsi="New Hero Light"/>
          <w:b/>
          <w:bCs/>
          <w:i/>
          <w:iCs/>
        </w:rPr>
        <w:t xml:space="preserve"> </w:t>
      </w:r>
      <w:r w:rsidR="00C609B6" w:rsidRPr="002E395A">
        <w:rPr>
          <w:rFonts w:ascii="New Hero Light" w:hAnsi="New Hero Light"/>
          <w:b/>
          <w:bCs/>
          <w:i/>
          <w:iCs/>
        </w:rPr>
        <w:t>Nikolas knife</w:t>
      </w:r>
      <w:r w:rsidR="00C609B6">
        <w:rPr>
          <w:rFonts w:ascii="New Hero Light" w:hAnsi="New Hero Light"/>
          <w:b/>
          <w:bCs/>
          <w:i/>
          <w:iCs/>
        </w:rPr>
        <w:t xml:space="preserve">; </w:t>
      </w:r>
      <w:r w:rsidR="002E395A" w:rsidRPr="002E395A">
        <w:rPr>
          <w:rFonts w:ascii="New Hero Light" w:hAnsi="New Hero Light"/>
          <w:b/>
          <w:bCs/>
          <w:i/>
          <w:iCs/>
        </w:rPr>
        <w:t>Jowell knife</w:t>
      </w:r>
      <w:r w:rsidR="002E395A">
        <w:rPr>
          <w:rFonts w:ascii="New Hero Light" w:hAnsi="New Hero Light"/>
          <w:b/>
          <w:bCs/>
          <w:i/>
          <w:iCs/>
        </w:rPr>
        <w:t>;</w:t>
      </w:r>
      <w:r w:rsidR="002E395A" w:rsidRPr="002E395A">
        <w:rPr>
          <w:rFonts w:ascii="New Hero Light" w:hAnsi="New Hero Light"/>
          <w:b/>
          <w:bCs/>
          <w:i/>
          <w:iCs/>
        </w:rPr>
        <w:t xml:space="preserve"> Jowell knives</w:t>
      </w:r>
      <w:r w:rsidR="002E395A">
        <w:rPr>
          <w:rFonts w:ascii="New Hero Light" w:hAnsi="New Hero Light"/>
          <w:b/>
          <w:bCs/>
          <w:i/>
          <w:iCs/>
        </w:rPr>
        <w:t>;</w:t>
      </w:r>
      <w:r w:rsidR="002E395A" w:rsidRPr="002E395A">
        <w:rPr>
          <w:rFonts w:ascii="New Hero Light" w:hAnsi="New Hero Light"/>
          <w:b/>
          <w:bCs/>
          <w:i/>
          <w:iCs/>
        </w:rPr>
        <w:t xml:space="preserve"> Jowell biface</w:t>
      </w:r>
    </w:p>
    <w:p w14:paraId="425794F2" w14:textId="1466F867" w:rsidR="002E395A" w:rsidRDefault="002E395A" w:rsidP="002E395A">
      <w:pPr>
        <w:spacing w:after="0"/>
        <w:ind w:left="720" w:right="720"/>
        <w:jc w:val="both"/>
        <w:rPr>
          <w:rFonts w:ascii="New Hero Light" w:hAnsi="New Hero Light"/>
        </w:rPr>
      </w:pPr>
    </w:p>
    <w:p w14:paraId="4D544D40" w14:textId="77777777" w:rsidR="007C484E" w:rsidRPr="002E395A" w:rsidRDefault="007C484E" w:rsidP="002E395A">
      <w:pPr>
        <w:spacing w:after="0"/>
        <w:ind w:left="720" w:right="720"/>
        <w:jc w:val="both"/>
        <w:rPr>
          <w:rFonts w:ascii="New Hero Light" w:hAnsi="New Hero Light"/>
        </w:rPr>
      </w:pPr>
    </w:p>
    <w:p w14:paraId="6AED8BA9" w14:textId="626DA975" w:rsidR="0046065E" w:rsidRPr="00C40348" w:rsidRDefault="00E454E3" w:rsidP="0046065E">
      <w:pPr>
        <w:jc w:val="both"/>
        <w:rPr>
          <w:rFonts w:ascii="New Hero UltraLight" w:hAnsi="New Hero UltraLight"/>
        </w:rPr>
      </w:pPr>
      <w:r w:rsidRPr="00C40348">
        <w:rPr>
          <w:rFonts w:ascii="New Hero UltraLight" w:hAnsi="New Hero UltraLight"/>
        </w:rPr>
        <w:t xml:space="preserve">Descriptive and/or qualitative color comparisons have been </w:t>
      </w:r>
      <w:r w:rsidR="00374157" w:rsidRPr="00C40348">
        <w:rPr>
          <w:rFonts w:ascii="New Hero UltraLight" w:hAnsi="New Hero UltraLight"/>
        </w:rPr>
        <w:t>employed</w:t>
      </w:r>
      <w:r w:rsidRPr="00C40348">
        <w:rPr>
          <w:rFonts w:ascii="New Hero UltraLight" w:hAnsi="New Hero UltraLight"/>
        </w:rPr>
        <w:t xml:space="preserve"> by generations of archaeologists using the Munsell color system</w:t>
      </w:r>
      <w:r w:rsidR="00D66760" w:rsidRPr="00C40348">
        <w:rPr>
          <w:rFonts w:ascii="New Hero UltraLight" w:hAnsi="New Hero UltraLight"/>
        </w:rPr>
        <w:t xml:space="preserve"> </w:t>
      </w:r>
      <w:r w:rsidR="00102D60"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Munsell&lt;/Author&gt;&lt;Year&gt;1915&lt;/Year&gt;&lt;RecNum&gt;11205&lt;/RecNum&gt;&lt;DisplayText&gt;(Munsell 1915)&lt;/DisplayText&gt;&lt;record&gt;&lt;rec-number&gt;11205&lt;/rec-number&gt;&lt;foreign-keys&gt;&lt;key app="EN" db-id="p9azfz2xyws25gedrz4p5ae4sa9vdterwtrd" timestamp="1677235292" guid="c81ddcff-edbf-426c-9fab-21682f289b66"&gt;11205&lt;/key&gt;&lt;/foreign-keys&gt;&lt;ref-type name="Book"&gt;6&lt;/ref-type&gt;&lt;contributors&gt;&lt;authors&gt;&lt;author&gt;Munsell, Albert Henry&lt;/author&gt;&lt;/authors&gt;&lt;/contributors&gt;&lt;titles&gt;&lt;title&gt;Atlas of the Munsell color system&lt;/title&gt;&lt;/titles&gt;&lt;dates&gt;&lt;year&gt;1915&lt;/year&gt;&lt;/dates&gt;&lt;publisher&gt;Wadsworth, Howland &amp;amp; Company, Incorporated, Printers&lt;/publisher&gt;&lt;urls&gt;&lt;/urls&gt;&lt;/record&gt;&lt;/Cite&gt;&lt;/EndNote&gt;</w:instrText>
      </w:r>
      <w:r w:rsidR="00102D60" w:rsidRPr="00C40348">
        <w:rPr>
          <w:rFonts w:ascii="New Hero UltraLight" w:hAnsi="New Hero UltraLight"/>
        </w:rPr>
        <w:fldChar w:fldCharType="separate"/>
      </w:r>
      <w:r w:rsidR="00102D60" w:rsidRPr="00C40348">
        <w:rPr>
          <w:rFonts w:ascii="New Hero UltraLight" w:hAnsi="New Hero UltraLight"/>
          <w:noProof/>
        </w:rPr>
        <w:t>(</w:t>
      </w:r>
      <w:hyperlink w:anchor="_ENREF_64" w:tooltip="Munsell, 1915 #11205" w:history="1">
        <w:r w:rsidR="00DE2D12" w:rsidRPr="00C40348">
          <w:rPr>
            <w:rStyle w:val="Hyperlink"/>
            <w:rFonts w:ascii="New Hero UltraLight" w:hAnsi="New Hero UltraLight"/>
          </w:rPr>
          <w:t>Munsell 1915</w:t>
        </w:r>
      </w:hyperlink>
      <w:r w:rsidR="00102D60" w:rsidRPr="00C40348">
        <w:rPr>
          <w:rFonts w:ascii="New Hero UltraLight" w:hAnsi="New Hero UltraLight"/>
          <w:noProof/>
        </w:rPr>
        <w:t>)</w:t>
      </w:r>
      <w:r w:rsidR="00102D60" w:rsidRPr="00C40348">
        <w:rPr>
          <w:rFonts w:ascii="New Hero UltraLight" w:hAnsi="New Hero UltraLight"/>
        </w:rPr>
        <w:fldChar w:fldCharType="end"/>
      </w:r>
      <w:r w:rsidR="00102D60" w:rsidRPr="00C40348">
        <w:rPr>
          <w:rFonts w:ascii="New Hero UltraLight" w:hAnsi="New Hero UltraLight"/>
        </w:rPr>
        <w:t>.</w:t>
      </w:r>
      <w:r w:rsidRPr="00C40348">
        <w:rPr>
          <w:rFonts w:ascii="New Hero UltraLight" w:hAnsi="New Hero UltraLight"/>
        </w:rPr>
        <w:t xml:space="preserve"> Discussions of cultural transmission and ceramic production were advanced by</w:t>
      </w:r>
      <w:r w:rsidR="00456A58" w:rsidRPr="00C40348">
        <w:rPr>
          <w:rFonts w:ascii="New Hero UltraLight" w:hAnsi="New Hero UltraLight"/>
        </w:rPr>
        <w:t xml:space="preserve"> </w:t>
      </w:r>
      <w:hyperlink w:anchor="_ENREF_32" w:tooltip="Frankel, 1994 #11207" w:history="1">
        <w:r w:rsidR="00DE2D12" w:rsidRPr="00C40348">
          <w:rPr>
            <w:rStyle w:val="Hyperlink"/>
            <w:rFonts w:ascii="New Hero UltraLight" w:hAnsi="New Hero UltraLight"/>
          </w:rPr>
          <w:t>Frankel (1994)</w:t>
        </w:r>
        <w:r w:rsidR="00DE2D12"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AuthorYear="1"&gt;&lt;Author&gt;Frankel&lt;/Author&gt;&lt;Year&gt;1994&lt;/Year&gt;&lt;RecNum&gt;11207&lt;/RecNum&gt;&lt;DisplayText&gt;Frankel (1994)&lt;/DisplayText&gt;&lt;record&gt;&lt;rec-number&gt;11207&lt;/rec-number&gt;&lt;foreign-keys&gt;&lt;key app="EN" db-id="p9azfz2xyws25gedrz4p5ae4sa9vdterwtrd" timestamp="1677235295" guid="f017a435-a3b9-4fdb-ae78-ee5d4f183195"&gt;11207&lt;/key&gt;&lt;/foreign-keys&gt;&lt;ref-type name="Journal Article"&gt;17&lt;/ref-type&gt;&lt;contributors&gt;&lt;authors&gt;&lt;author&gt;Frankel, David&lt;/author&gt;&lt;/authors&gt;&lt;/contributors&gt;&lt;titles&gt;&lt;title&gt;Color Variation on Prehistoric Cypriot Red Polished Pottery&lt;/title&gt;&lt;secondary-title&gt;Journal of Field Archaeology&lt;/secondary-title&gt;&lt;/titles&gt;&lt;periodical&gt;&lt;full-title&gt;Journal of Field Archaeology&lt;/full-title&gt;&lt;/periodical&gt;&lt;pages&gt;205-219&lt;/pages&gt;&lt;volume&gt;21&lt;/volume&gt;&lt;number&gt;2&lt;/number&gt;&lt;section&gt;205&lt;/section&gt;&lt;dates&gt;&lt;year&gt;1994&lt;/year&gt;&lt;/dates&gt;&lt;isbn&gt;0093-4690&amp;#xD;2042-4582&lt;/isbn&gt;&lt;urls&gt;&lt;/urls&gt;&lt;electronic-resource-num&gt;10.1179/009346994791547634&lt;/electronic-resource-num&gt;&lt;/record&gt;&lt;/Cite&gt;&lt;/EndNote&gt;</w:instrText>
        </w:r>
        <w:r w:rsidR="00DE2D12" w:rsidRPr="00C40348">
          <w:rPr>
            <w:rFonts w:ascii="New Hero UltraLight" w:hAnsi="New Hero UltraLight"/>
          </w:rPr>
          <w:fldChar w:fldCharType="separate"/>
        </w:r>
        <w:r w:rsidR="00DE2D12" w:rsidRPr="00C40348">
          <w:rPr>
            <w:rFonts w:ascii="New Hero UltraLight" w:hAnsi="New Hero UltraLight"/>
          </w:rPr>
          <w:fldChar w:fldCharType="end"/>
        </w:r>
      </w:hyperlink>
      <w:r w:rsidRPr="00C40348">
        <w:rPr>
          <w:rFonts w:ascii="New Hero UltraLight" w:hAnsi="New Hero UltraLight"/>
        </w:rPr>
        <w:t>, who</w:t>
      </w:r>
      <w:r w:rsidR="00456A58" w:rsidRPr="00C40348">
        <w:rPr>
          <w:rFonts w:ascii="New Hero UltraLight" w:hAnsi="New Hero UltraLight"/>
        </w:rPr>
        <w:t xml:space="preserve"> developed a systematic means of identifying trends in Red Polished wares from the Early and Middle Cypriot Bronze Age.</w:t>
      </w:r>
      <w:r w:rsidRPr="00C40348">
        <w:rPr>
          <w:rFonts w:ascii="New Hero UltraLight" w:hAnsi="New Hero UltraLight"/>
        </w:rPr>
        <w:t xml:space="preserve"> C</w:t>
      </w:r>
      <w:r w:rsidR="00EC052A" w:rsidRPr="00C40348">
        <w:rPr>
          <w:rFonts w:ascii="New Hero UltraLight" w:hAnsi="New Hero UltraLight"/>
        </w:rPr>
        <w:t xml:space="preserve">omparisons of color </w:t>
      </w:r>
      <w:r w:rsidRPr="00C40348">
        <w:rPr>
          <w:rFonts w:ascii="New Hero UltraLight" w:hAnsi="New Hero UltraLight"/>
        </w:rPr>
        <w:t xml:space="preserve">attributes were used by </w:t>
      </w:r>
      <w:hyperlink w:anchor="_ENREF_7" w:tooltip="Beck, 2016 #11211" w:history="1">
        <w:r w:rsidR="00DE2D12" w:rsidRPr="00C40348">
          <w:rPr>
            <w:rStyle w:val="Hyperlink"/>
            <w:rFonts w:ascii="New Hero UltraLight" w:hAnsi="New Hero UltraLight"/>
          </w:rPr>
          <w:t>Beck et al. (2016)</w:t>
        </w:r>
        <w:r w:rsidR="00DE2D12"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AuthorYear="1"&gt;&lt;Author&gt;Beck&lt;/Author&gt;&lt;Year&gt;2016&lt;/Year&gt;&lt;RecNum&gt;11211&lt;/RecNum&gt;&lt;DisplayText&gt;Beck et al. (2016)&lt;/DisplayText&gt;&lt;record&gt;&lt;rec-number&gt;11211&lt;/rec-number&gt;&lt;foreign-keys&gt;&lt;key app="EN" db-id="p9azfz2xyws25gedrz4p5ae4sa9vdterwtrd" timestamp="1677235323" guid="d4daeea0-05ff-446f-aaab-074a683b8112"&gt;11211&lt;/key&gt;&lt;/foreign-keys&gt;&lt;ref-type name="Journal Article"&gt;17&lt;/ref-type&gt;&lt;contributors&gt;&lt;authors&gt;&lt;author&gt;Beck, Margaret&lt;/author&gt;&lt;author&gt;Trabert, Sarah&lt;/author&gt;&lt;author&gt;Hill, David V.&lt;/author&gt;&lt;author&gt;Hill, Matthew E.&lt;/author&gt;&lt;/authors&gt;&lt;/contributors&gt;&lt;titles&gt;&lt;title&gt;Tewa Red and the Puebloan diaspora: The making of Ledbetter Red&lt;/title&gt;&lt;secondary-title&gt;Journal of Archaeological Science: Reports&lt;/secondary-title&gt;&lt;/titles&gt;&lt;periodical&gt;&lt;full-title&gt;Journal of Archaeological Science: Reports&lt;/full-title&gt;&lt;/periodical&gt;&lt;pages&gt;148-159&lt;/pages&gt;&lt;volume&gt;6&lt;/volume&gt;&lt;section&gt;148&lt;/section&gt;&lt;dates&gt;&lt;year&gt;2016&lt;/year&gt;&lt;/dates&gt;&lt;isbn&gt;2352409X&lt;/isbn&gt;&lt;urls&gt;&lt;/urls&gt;&lt;electronic-resource-num&gt;10.1016/j.jasrep.2016.01.036&lt;/electronic-resource-num&gt;&lt;/record&gt;&lt;/Cite&gt;&lt;/EndNote&gt;</w:instrText>
        </w:r>
        <w:r w:rsidR="00DE2D12" w:rsidRPr="00C40348">
          <w:rPr>
            <w:rFonts w:ascii="New Hero UltraLight" w:hAnsi="New Hero UltraLight"/>
          </w:rPr>
          <w:fldChar w:fldCharType="separate"/>
        </w:r>
        <w:r w:rsidR="00DE2D12" w:rsidRPr="00C40348">
          <w:rPr>
            <w:rFonts w:ascii="New Hero UltraLight" w:hAnsi="New Hero UltraLight"/>
          </w:rPr>
          <w:fldChar w:fldCharType="end"/>
        </w:r>
      </w:hyperlink>
      <w:r w:rsidRPr="00C40348">
        <w:rPr>
          <w:rFonts w:ascii="New Hero UltraLight" w:hAnsi="New Hero UltraLight"/>
        </w:rPr>
        <w:t xml:space="preserve"> to identify diagnostic ceramic traits in the American Southwest</w:t>
      </w:r>
      <w:r w:rsidR="00EC052A" w:rsidRPr="00C40348">
        <w:rPr>
          <w:rFonts w:ascii="New Hero UltraLight" w:hAnsi="New Hero UltraLight"/>
        </w:rPr>
        <w:t xml:space="preserve">, which </w:t>
      </w:r>
      <w:hyperlink w:anchor="_ENREF_62" w:tooltip="McGrath, 2017 #11206" w:history="1">
        <w:r w:rsidR="00DE2D12" w:rsidRPr="00C40348">
          <w:rPr>
            <w:rStyle w:val="Hyperlink"/>
            <w:rFonts w:ascii="New Hero UltraLight" w:hAnsi="New Hero UltraLight"/>
          </w:rPr>
          <w:t>McGrath, Beck, and Hill (2017)</w:t>
        </w:r>
        <w:r w:rsidR="00DE2D12"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AuthorYear="1"&gt;&lt;Author&gt;McGrath&lt;/Author&gt;&lt;Year&gt;2017&lt;/Year&gt;&lt;RecNum&gt;11206&lt;/RecNum&gt;&lt;DisplayText&gt;McGrath, Beck, and Hill (2017)&lt;/DisplayText&gt;&lt;record&gt;&lt;rec-number&gt;11206&lt;/rec-number&gt;&lt;foreign-keys&gt;&lt;key app="EN" db-id="p9azfz2xyws25gedrz4p5ae4sa9vdterwtrd" timestamp="1677235292" guid="2fc0b3dc-d310-4185-87c2-7a53241ef743"&gt;11206&lt;/key&gt;&lt;/foreign-keys&gt;&lt;ref-type name="Journal Article"&gt;17&lt;/ref-type&gt;&lt;contributors&gt;&lt;authors&gt;&lt;author&gt;McGrath, James R.&lt;/author&gt;&lt;author&gt;Beck, Margaret&lt;/author&gt;&lt;author&gt;Hill, Matthew E.&lt;/author&gt;&lt;/authors&gt;&lt;/contributors&gt;&lt;titles&gt;&lt;title&gt;Replicating Red: Analysis of ceramic slip color with CIELAB color data&lt;/title&gt;&lt;secondary-title&gt;Journal of Archaeological Science: Reports&lt;/secondary-title&gt;&lt;/titles&gt;&lt;periodical&gt;&lt;full-title&gt;Journal of Archaeological Science: Reports&lt;/full-title&gt;&lt;/periodical&gt;&lt;pages&gt;432-438&lt;/pages&gt;&lt;volume&gt;14&lt;/volume&gt;&lt;section&gt;432&lt;/section&gt;&lt;dates&gt;&lt;year&gt;2017&lt;/year&gt;&lt;/dates&gt;&lt;isbn&gt;2352409X&lt;/isbn&gt;&lt;urls&gt;&lt;/urls&gt;&lt;electronic-resource-num&gt;10.1016/j.jasrep.2017.06.020&lt;/electronic-resource-num&gt;&lt;/record&gt;&lt;/Cite&gt;&lt;/EndNote&gt;</w:instrText>
        </w:r>
        <w:r w:rsidR="00DE2D12" w:rsidRPr="00C40348">
          <w:rPr>
            <w:rFonts w:ascii="New Hero UltraLight" w:hAnsi="New Hero UltraLight"/>
          </w:rPr>
          <w:fldChar w:fldCharType="separate"/>
        </w:r>
        <w:r w:rsidR="00DE2D12" w:rsidRPr="00C40348">
          <w:rPr>
            <w:rFonts w:ascii="New Hero UltraLight" w:hAnsi="New Hero UltraLight"/>
          </w:rPr>
          <w:fldChar w:fldCharType="end"/>
        </w:r>
      </w:hyperlink>
      <w:r w:rsidRPr="00C40348">
        <w:rPr>
          <w:rFonts w:ascii="New Hero UltraLight" w:hAnsi="New Hero UltraLight"/>
        </w:rPr>
        <w:t xml:space="preserve"> later expanded to include the CIE Lab color space</w:t>
      </w:r>
      <w:r w:rsidR="00EC052A" w:rsidRPr="00C40348">
        <w:rPr>
          <w:rFonts w:ascii="New Hero UltraLight" w:hAnsi="New Hero UltraLight"/>
        </w:rPr>
        <w:t xml:space="preserve">. </w:t>
      </w:r>
      <w:hyperlink w:anchor="_ENREF_18" w:tooltip="D'Andrade, 2003 #11208" w:history="1">
        <w:proofErr w:type="spellStart"/>
        <w:r w:rsidR="00DE2D12" w:rsidRPr="00C40348">
          <w:rPr>
            <w:rStyle w:val="Hyperlink"/>
            <w:rFonts w:ascii="New Hero UltraLight" w:hAnsi="New Hero UltraLight"/>
          </w:rPr>
          <w:t>D'Andrade</w:t>
        </w:r>
        <w:proofErr w:type="spellEnd"/>
        <w:r w:rsidR="00DE2D12" w:rsidRPr="00C40348">
          <w:rPr>
            <w:rStyle w:val="Hyperlink"/>
            <w:rFonts w:ascii="New Hero UltraLight" w:hAnsi="New Hero UltraLight"/>
          </w:rPr>
          <w:t xml:space="preserve"> and Romney (2003)</w:t>
        </w:r>
        <w:r w:rsidR="00DE2D12"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AuthorYear="1"&gt;&lt;Author&gt;D&amp;apos;Andrade&lt;/Author&gt;&lt;Year&gt;2003&lt;/Year&gt;&lt;RecNum&gt;11208&lt;/RecNum&gt;&lt;DisplayText&gt;D&amp;apos;Andrade and Romney (2003)&lt;/DisplayText&gt;&lt;record&gt;&lt;rec-number&gt;11208&lt;/rec-number&gt;&lt;foreign-keys&gt;&lt;key app="EN" db-id="p9azfz2xyws25gedrz4p5ae4sa9vdterwtrd" timestamp="1677235301" guid="8288aa65-6d71-41c6-9d1a-fc792b39cb80"&gt;11208&lt;/key&gt;&lt;/foreign-keys&gt;&lt;ref-type name="Journal Article"&gt;17&lt;/ref-type&gt;&lt;contributors&gt;&lt;authors&gt;&lt;author&gt;D&amp;apos;Andrade, Roy G.&lt;/author&gt;&lt;author&gt;Romney, A. Kimball&lt;/author&gt;&lt;/authors&gt;&lt;/contributors&gt;&lt;auth-address&gt;Department of Anthropology, University of California at San Diego, La Jolla 92093, USA. rdandrade@ucsd.edu&lt;/auth-address&gt;&lt;titles&gt;&lt;title&gt;A quantitative model for transforming reflectance spectra into the Munsell color space using cone sensitivity functions and opponent process weights&lt;/title&gt;&lt;secondary-title&gt;Proc Natl Acad Sci U S A&lt;/secondary-title&gt;&lt;/titles&gt;&lt;periodical&gt;&lt;full-title&gt;Proc Natl Acad Sci U S A&lt;/full-title&gt;&lt;/periodical&gt;&lt;pages&gt;6281-6&lt;/pages&gt;&lt;volume&gt;100&lt;/volume&gt;&lt;number&gt;10&lt;/number&gt;&lt;edition&gt;20030505&lt;/edition&gt;&lt;keywords&gt;&lt;keyword&gt;*Color Perception/physiology&lt;/keyword&gt;&lt;keyword&gt;Contrast Sensitivity&lt;/keyword&gt;&lt;keyword&gt;Humans&lt;/keyword&gt;&lt;keyword&gt;Models, Psychological&lt;/keyword&gt;&lt;keyword&gt;Pattern Recognition, Visual/*physiology&lt;/keyword&gt;&lt;keyword&gt;Retinal Cone Photoreceptor Cells/*physiology&lt;/keyword&gt;&lt;keyword&gt;Space Perception/physiology&lt;/keyword&gt;&lt;/keywords&gt;&lt;dates&gt;&lt;year&gt;2003&lt;/year&gt;&lt;pub-dates&gt;&lt;date&gt;May 13&lt;/date&gt;&lt;/pub-dates&gt;&lt;/dates&gt;&lt;isbn&gt;0027-8424 (Print)&amp;#xD;1091-6490 (Electronic)&amp;#xD;0027-8424 (Linking)&lt;/isbn&gt;&lt;accession-num&gt;12732723&lt;/accession-num&gt;&lt;urls&gt;&lt;related-urls&gt;&lt;url&gt;https://www.ncbi.nlm.nih.gov/pubmed/12732723&lt;/url&gt;&lt;/related-urls&gt;&lt;/urls&gt;&lt;custom2&gt;PMC156363&lt;/custom2&gt;&lt;electronic-resource-num&gt;10.1073/pnas.1031827100&lt;/electronic-resource-num&gt;&lt;remote-database-name&gt;Medline&lt;/remote-database-name&gt;&lt;remote-database-provider&gt;NLM&lt;/remote-database-provider&gt;&lt;/record&gt;&lt;/Cite&gt;&lt;/EndNote&gt;</w:instrText>
        </w:r>
        <w:r w:rsidR="00DE2D12" w:rsidRPr="00C40348">
          <w:rPr>
            <w:rFonts w:ascii="New Hero UltraLight" w:hAnsi="New Hero UltraLight"/>
          </w:rPr>
          <w:fldChar w:fldCharType="separate"/>
        </w:r>
        <w:r w:rsidR="00DE2D12" w:rsidRPr="00C40348">
          <w:rPr>
            <w:rFonts w:ascii="New Hero UltraLight" w:hAnsi="New Hero UltraLight"/>
          </w:rPr>
          <w:fldChar w:fldCharType="end"/>
        </w:r>
      </w:hyperlink>
      <w:r w:rsidRPr="00C40348">
        <w:rPr>
          <w:rFonts w:ascii="New Hero UltraLight" w:hAnsi="New Hero UltraLight"/>
        </w:rPr>
        <w:t xml:space="preserve"> developed a quantitative approach to analyzing the Munsell color space that</w:t>
      </w:r>
      <w:r w:rsidR="007B029D" w:rsidRPr="00C40348">
        <w:rPr>
          <w:rFonts w:ascii="New Hero UltraLight" w:hAnsi="New Hero UltraLight"/>
        </w:rPr>
        <w:t xml:space="preserve"> </w:t>
      </w:r>
      <w:hyperlink w:anchor="_ENREF_77" w:tooltip="Ruck, 2015 #11209" w:history="1">
        <w:r w:rsidR="00DE2D12" w:rsidRPr="00C40348">
          <w:rPr>
            <w:rStyle w:val="Hyperlink"/>
            <w:rFonts w:ascii="New Hero UltraLight" w:hAnsi="New Hero UltraLight"/>
          </w:rPr>
          <w:t>Ruck and Brown (2015)</w:t>
        </w:r>
        <w:r w:rsidR="00DE2D12"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AuthorYear="1"&gt;&lt;Author&gt;Ruck&lt;/Author&gt;&lt;Year&gt;2015&lt;/Year&gt;&lt;RecNum&gt;11209&lt;/RecNum&gt;&lt;DisplayText&gt;Ruck and Brown (2015)&lt;/DisplayText&gt;&lt;record&gt;&lt;rec-number&gt;11209&lt;/rec-number&gt;&lt;foreign-keys&gt;&lt;key app="EN" db-id="p9azfz2xyws25gedrz4p5ae4sa9vdterwtrd" timestamp="1677235304" guid="1a814404-c6b3-4765-9961-2c2a0f9ff99c"&gt;11209&lt;/key&gt;&lt;/foreign-keys&gt;&lt;ref-type name="Journal Article"&gt;17&lt;/ref-type&gt;&lt;contributors&gt;&lt;authors&gt;&lt;author&gt;Ruck, Lana&lt;/author&gt;&lt;author&gt;Brown, Clifford T.&lt;/author&gt;&lt;/authors&gt;&lt;/contributors&gt;&lt;titles&gt;&lt;title&gt;Quantitative analysis of Munsell color data from archeological ceramics&lt;/title&gt;&lt;secondary-title&gt;Journal of Archaeological Science: Reports&lt;/secondary-title&gt;&lt;/titles&gt;&lt;periodical&gt;&lt;full-title&gt;Journal of Archaeological Science: Reports&lt;/full-title&gt;&lt;/periodical&gt;&lt;pages&gt;549-557&lt;/pages&gt;&lt;volume&gt;3&lt;/volume&gt;&lt;section&gt;549&lt;/section&gt;&lt;dates&gt;&lt;year&gt;2015&lt;/year&gt;&lt;/dates&gt;&lt;isbn&gt;2352409X&lt;/isbn&gt;&lt;urls&gt;&lt;/urls&gt;&lt;electronic-resource-num&gt;10.1016/j.jasrep.2015.08.014&lt;/electronic-resource-num&gt;&lt;/record&gt;&lt;/Cite&gt;&lt;/EndNote&gt;</w:instrText>
        </w:r>
        <w:r w:rsidR="00DE2D12" w:rsidRPr="00C40348">
          <w:rPr>
            <w:rFonts w:ascii="New Hero UltraLight" w:hAnsi="New Hero UltraLight"/>
          </w:rPr>
          <w:fldChar w:fldCharType="separate"/>
        </w:r>
        <w:r w:rsidR="00DE2D12" w:rsidRPr="00C40348">
          <w:rPr>
            <w:rFonts w:ascii="New Hero UltraLight" w:hAnsi="New Hero UltraLight"/>
          </w:rPr>
          <w:fldChar w:fldCharType="end"/>
        </w:r>
      </w:hyperlink>
      <w:r w:rsidR="00DB6C8A" w:rsidRPr="00C40348">
        <w:rPr>
          <w:rFonts w:ascii="New Hero UltraLight" w:hAnsi="New Hero UltraLight"/>
        </w:rPr>
        <w:t xml:space="preserve"> </w:t>
      </w:r>
      <w:r w:rsidRPr="00C40348">
        <w:rPr>
          <w:rFonts w:ascii="New Hero UltraLight" w:hAnsi="New Hero UltraLight"/>
        </w:rPr>
        <w:t>later built upon to analyze</w:t>
      </w:r>
      <w:r w:rsidR="00DB6C8A" w:rsidRPr="00C40348">
        <w:rPr>
          <w:rFonts w:ascii="New Hero UltraLight" w:hAnsi="New Hero UltraLight"/>
        </w:rPr>
        <w:t xml:space="preserve"> ceramic slip color.</w:t>
      </w:r>
      <w:r w:rsidR="00153C0F" w:rsidRPr="00C40348">
        <w:rPr>
          <w:rFonts w:ascii="New Hero UltraLight" w:hAnsi="New Hero UltraLight"/>
        </w:rPr>
        <w:t xml:space="preserve"> Through debitage analyses, color has also been used to link specific tools with specific flakes </w:t>
      </w:r>
      <w:r w:rsidR="00153C0F"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Weber&lt;/Author&gt;&lt;Year&gt;2016&lt;/Year&gt;&lt;RecNum&gt;11197&lt;/RecNum&gt;&lt;DisplayText&gt;(Weber 2016)&lt;/DisplayText&gt;&lt;record&gt;&lt;rec-number&gt;11197&lt;/rec-number&gt;&lt;foreign-keys&gt;&lt;key app="EN" db-id="p9azfz2xyws25gedrz4p5ae4sa9vdterwtrd" timestamp="1677235058" guid="3df874ad-0dfb-4742-a940-6eefff5dcfd5"&gt;11197&lt;/key&gt;&lt;/foreign-keys&gt;&lt;ref-type name="Journal Article"&gt;17&lt;/ref-type&gt;&lt;contributors&gt;&lt;authors&gt;&lt;author&gt;Weber, Carey D.&lt;/author&gt;&lt;/authors&gt;&lt;/contributors&gt;&lt;titles&gt;&lt;title&gt;Small Site Archeology: 41GL129, A Flake Cache Site in Gillespie County, Texas&lt;/title&gt;&lt;secondary-title&gt;Bulletin of the Texas Archeological Society&lt;/secondary-title&gt;&lt;/titles&gt;&lt;periodical&gt;&lt;full-title&gt;Bulletin of the Texas Archeological Society&lt;/full-title&gt;&lt;/periodical&gt;&lt;pages&gt;163-184&lt;/pages&gt;&lt;volume&gt;87&lt;/volume&gt;&lt;dates&gt;&lt;year&gt;2016&lt;/year&gt;&lt;/dates&gt;&lt;urls&gt;&lt;/urls&gt;&lt;/record&gt;&lt;/Cite&gt;&lt;/EndNote&gt;</w:instrText>
      </w:r>
      <w:r w:rsidR="00153C0F" w:rsidRPr="00C40348">
        <w:rPr>
          <w:rFonts w:ascii="New Hero UltraLight" w:hAnsi="New Hero UltraLight"/>
        </w:rPr>
        <w:fldChar w:fldCharType="separate"/>
      </w:r>
      <w:r w:rsidR="00153C0F" w:rsidRPr="00C40348">
        <w:rPr>
          <w:rFonts w:ascii="New Hero UltraLight" w:hAnsi="New Hero UltraLight"/>
          <w:noProof/>
        </w:rPr>
        <w:t>(</w:t>
      </w:r>
      <w:hyperlink w:anchor="_ENREF_85" w:tooltip="Weber, 2016 #11197" w:history="1">
        <w:r w:rsidR="00DE2D12" w:rsidRPr="00C40348">
          <w:rPr>
            <w:rStyle w:val="Hyperlink"/>
            <w:rFonts w:ascii="New Hero UltraLight" w:hAnsi="New Hero UltraLight"/>
          </w:rPr>
          <w:t>Weber 2016</w:t>
        </w:r>
      </w:hyperlink>
      <w:r w:rsidR="00153C0F" w:rsidRPr="00C40348">
        <w:rPr>
          <w:rFonts w:ascii="New Hero UltraLight" w:hAnsi="New Hero UltraLight"/>
          <w:noProof/>
        </w:rPr>
        <w:t>)</w:t>
      </w:r>
      <w:r w:rsidR="00153C0F" w:rsidRPr="00C40348">
        <w:rPr>
          <w:rFonts w:ascii="New Hero UltraLight" w:hAnsi="New Hero UltraLight"/>
        </w:rPr>
        <w:fldChar w:fldCharType="end"/>
      </w:r>
      <w:r w:rsidR="00153C0F" w:rsidRPr="00C40348">
        <w:rPr>
          <w:rFonts w:ascii="New Hero UltraLight" w:hAnsi="New Hero UltraLight"/>
        </w:rPr>
        <w:t xml:space="preserve">, and color also has utility in characterizing heat treatment/s </w:t>
      </w:r>
      <w:r w:rsidR="00153C0F" w:rsidRPr="00C40348">
        <w:rPr>
          <w:rFonts w:ascii="New Hero UltraLight" w:hAnsi="New Hero UltraLight"/>
        </w:rPr>
        <w:fldChar w:fldCharType="begin">
          <w:fldData xml:space="preserve">PEVuZE5vdGU+PENpdGU+PEF1dGhvcj5GaWVsZHM8L0F1dGhvcj48WWVhcj4yMDEyPC9ZZWFyPjxS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GaWVsZHM8L0F1dGhvcj48WWVhcj4yMDEyPC9ZZWFyPjxS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153C0F" w:rsidRPr="00C40348">
        <w:rPr>
          <w:rFonts w:ascii="New Hero UltraLight" w:hAnsi="New Hero UltraLight"/>
        </w:rPr>
        <w:fldChar w:fldCharType="separate"/>
      </w:r>
      <w:r w:rsidR="007219BD" w:rsidRPr="00C40348">
        <w:rPr>
          <w:rFonts w:ascii="New Hero UltraLight" w:hAnsi="New Hero UltraLight"/>
          <w:noProof/>
        </w:rPr>
        <w:t>(</w:t>
      </w:r>
      <w:hyperlink w:anchor="_ENREF_30" w:tooltip="Fields, 2012 #5541" w:history="1">
        <w:r w:rsidR="00DE2D12" w:rsidRPr="00C40348">
          <w:rPr>
            <w:rStyle w:val="Hyperlink"/>
            <w:rFonts w:ascii="New Hero UltraLight" w:hAnsi="New Hero UltraLight"/>
          </w:rPr>
          <w:t>Fields and Gadus 2012</w:t>
        </w:r>
      </w:hyperlink>
      <w:r w:rsidR="007219BD" w:rsidRPr="00C40348">
        <w:rPr>
          <w:rFonts w:ascii="New Hero UltraLight" w:hAnsi="New Hero UltraLight"/>
          <w:noProof/>
        </w:rPr>
        <w:t xml:space="preserve">; </w:t>
      </w:r>
      <w:hyperlink w:anchor="_ENREF_70" w:tooltip="Quigg, 2014 #6163" w:history="1">
        <w:r w:rsidR="00DE2D12" w:rsidRPr="00C40348">
          <w:rPr>
            <w:rStyle w:val="Hyperlink"/>
            <w:rFonts w:ascii="New Hero UltraLight" w:hAnsi="New Hero UltraLight"/>
          </w:rPr>
          <w:t>Quigg et al. 2014</w:t>
        </w:r>
      </w:hyperlink>
      <w:r w:rsidR="007219BD" w:rsidRPr="00C40348">
        <w:rPr>
          <w:rFonts w:ascii="New Hero UltraLight" w:hAnsi="New Hero UltraLight"/>
          <w:noProof/>
        </w:rPr>
        <w:t xml:space="preserve">; </w:t>
      </w:r>
      <w:hyperlink w:anchor="_ENREF_35" w:tooltip="Gadus, 2006 #5629" w:history="1">
        <w:r w:rsidR="00DE2D12" w:rsidRPr="00C40348">
          <w:rPr>
            <w:rStyle w:val="Hyperlink"/>
            <w:rFonts w:ascii="New Hero UltraLight" w:hAnsi="New Hero UltraLight"/>
          </w:rPr>
          <w:t>Gadus, Fields, and Kibler 2006</w:t>
        </w:r>
      </w:hyperlink>
      <w:r w:rsidR="007219BD" w:rsidRPr="00C40348">
        <w:rPr>
          <w:rFonts w:ascii="New Hero UltraLight" w:hAnsi="New Hero UltraLight"/>
          <w:noProof/>
        </w:rPr>
        <w:t xml:space="preserve">; </w:t>
      </w:r>
      <w:hyperlink w:anchor="_ENREF_43" w:tooltip="Hall, 1994 #11198" w:history="1">
        <w:r w:rsidR="00DE2D12" w:rsidRPr="00C40348">
          <w:rPr>
            <w:rStyle w:val="Hyperlink"/>
            <w:rFonts w:ascii="New Hero UltraLight" w:hAnsi="New Hero UltraLight"/>
          </w:rPr>
          <w:t>Hall 1994</w:t>
        </w:r>
      </w:hyperlink>
      <w:r w:rsidR="007219BD" w:rsidRPr="00C40348">
        <w:rPr>
          <w:rFonts w:ascii="New Hero UltraLight" w:hAnsi="New Hero UltraLight"/>
          <w:noProof/>
        </w:rPr>
        <w:t>)</w:t>
      </w:r>
      <w:r w:rsidR="00153C0F" w:rsidRPr="00C40348">
        <w:rPr>
          <w:rFonts w:ascii="New Hero UltraLight" w:hAnsi="New Hero UltraLight"/>
        </w:rPr>
        <w:fldChar w:fldCharType="end"/>
      </w:r>
      <w:r w:rsidR="00153C0F" w:rsidRPr="00C40348">
        <w:rPr>
          <w:rFonts w:ascii="New Hero UltraLight" w:hAnsi="New Hero UltraLight"/>
        </w:rPr>
        <w:t xml:space="preserve">, </w:t>
      </w:r>
      <w:r w:rsidR="0046065E" w:rsidRPr="00C40348">
        <w:rPr>
          <w:rFonts w:ascii="New Hero UltraLight" w:hAnsi="New Hero UltraLight"/>
        </w:rPr>
        <w:t>However, the assignment of raw material color has, to this point, been a highly subjective enterprise that is not linked, at least not directly, to specific raw materials or raw material sources.</w:t>
      </w:r>
    </w:p>
    <w:p w14:paraId="32EE61FB" w14:textId="77777777" w:rsidR="002E395A" w:rsidRDefault="002E395A" w:rsidP="008C6829">
      <w:pPr>
        <w:jc w:val="both"/>
        <w:rPr>
          <w:rFonts w:ascii="New Hero Light" w:hAnsi="New Hero Light"/>
          <w:i/>
          <w:iCs/>
        </w:rPr>
      </w:pPr>
    </w:p>
    <w:p w14:paraId="473C5BCF" w14:textId="45DFB401" w:rsidR="00690608" w:rsidRPr="002E395A" w:rsidRDefault="0046065E" w:rsidP="008C6829">
      <w:pPr>
        <w:jc w:val="both"/>
        <w:rPr>
          <w:rFonts w:ascii="New Hero Light" w:hAnsi="New Hero Light"/>
        </w:rPr>
      </w:pPr>
      <w:r w:rsidRPr="002E395A">
        <w:rPr>
          <w:rFonts w:ascii="New Hero Light" w:hAnsi="New Hero Light"/>
          <w:i/>
          <w:iCs/>
        </w:rPr>
        <w:lastRenderedPageBreak/>
        <w:t>Nodule</w:t>
      </w:r>
      <w:r w:rsidR="00AD6903" w:rsidRPr="002E395A">
        <w:rPr>
          <w:rFonts w:ascii="New Hero Light" w:hAnsi="New Hero Light"/>
          <w:i/>
          <w:iCs/>
        </w:rPr>
        <w:t xml:space="preserve"> size and mechanical flaking properties</w:t>
      </w:r>
    </w:p>
    <w:p w14:paraId="7E28CD12" w14:textId="5B4740B7" w:rsidR="00AD6903" w:rsidRPr="00C40348" w:rsidRDefault="00690608" w:rsidP="00290DAB">
      <w:pPr>
        <w:jc w:val="both"/>
        <w:rPr>
          <w:rFonts w:ascii="New Hero UltraLight" w:hAnsi="New Hero UltraLight"/>
        </w:rPr>
      </w:pPr>
      <w:r w:rsidRPr="00C40348">
        <w:rPr>
          <w:rFonts w:ascii="New Hero UltraLight" w:hAnsi="New Hero UltraLight"/>
        </w:rPr>
        <w:t>N</w:t>
      </w:r>
      <w:r w:rsidR="001222DD" w:rsidRPr="00C40348">
        <w:rPr>
          <w:rFonts w:ascii="New Hero UltraLight" w:hAnsi="New Hero UltraLight"/>
        </w:rPr>
        <w:t xml:space="preserve">odule size </w:t>
      </w:r>
      <w:r w:rsidRPr="00C40348">
        <w:rPr>
          <w:rFonts w:ascii="New Hero UltraLight" w:hAnsi="New Hero UltraLight"/>
        </w:rPr>
        <w:t>has</w:t>
      </w:r>
      <w:r w:rsidR="001222DD" w:rsidRPr="00C40348">
        <w:rPr>
          <w:rFonts w:ascii="New Hero UltraLight" w:hAnsi="New Hero UltraLight"/>
        </w:rPr>
        <w:t xml:space="preserve"> </w:t>
      </w:r>
      <w:r w:rsidRPr="00C40348">
        <w:rPr>
          <w:rFonts w:ascii="New Hero UltraLight" w:hAnsi="New Hero UltraLight"/>
        </w:rPr>
        <w:t>been</w:t>
      </w:r>
      <w:r w:rsidR="001222DD" w:rsidRPr="00C40348">
        <w:rPr>
          <w:rFonts w:ascii="New Hero UltraLight" w:hAnsi="New Hero UltraLight"/>
        </w:rPr>
        <w:t xml:space="preserve"> </w:t>
      </w:r>
      <w:r w:rsidRPr="00C40348">
        <w:rPr>
          <w:rFonts w:ascii="New Hero UltraLight" w:hAnsi="New Hero UltraLight"/>
        </w:rPr>
        <w:t>advanced as a source of</w:t>
      </w:r>
      <w:r w:rsidR="001222DD" w:rsidRPr="00C40348">
        <w:rPr>
          <w:rFonts w:ascii="New Hero UltraLight" w:hAnsi="New Hero UltraLight"/>
        </w:rPr>
        <w:t xml:space="preserve"> </w:t>
      </w:r>
      <w:r w:rsidR="00103578" w:rsidRPr="00C40348">
        <w:rPr>
          <w:rFonts w:ascii="New Hero UltraLight" w:hAnsi="New Hero UltraLight"/>
        </w:rPr>
        <w:t>morphological variation in</w:t>
      </w:r>
      <w:r w:rsidRPr="00C40348">
        <w:rPr>
          <w:rFonts w:ascii="New Hero UltraLight" w:hAnsi="New Hero UltraLight"/>
        </w:rPr>
        <w:t xml:space="preserve"> stone tools</w:t>
      </w:r>
      <w:r w:rsidR="0035623B" w:rsidRPr="00C40348">
        <w:rPr>
          <w:rFonts w:ascii="New Hero UltraLight" w:hAnsi="New Hero UltraLight"/>
        </w:rPr>
        <w:t xml:space="preserve"> </w:t>
      </w:r>
      <w:r w:rsidR="0035623B" w:rsidRPr="00C40348">
        <w:rPr>
          <w:rFonts w:ascii="New Hero UltraLight" w:hAnsi="New Hero UltraLight"/>
        </w:rPr>
        <w:fldChar w:fldCharType="begin">
          <w:fldData xml:space="preserve">PEVuZE5vdGU+PENpdGU+PEF1dGhvcj5Bc2h0b248L0F1dGhvcj48WWVhcj4xOTk0PC9ZZWFyPjxS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Bc2h0b248L0F1dGhvcj48WWVhcj4xOTk0PC9ZZWFyPjxS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35623B" w:rsidRPr="00C40348">
        <w:rPr>
          <w:rFonts w:ascii="New Hero UltraLight" w:hAnsi="New Hero UltraLight"/>
        </w:rPr>
        <w:fldChar w:fldCharType="separate"/>
      </w:r>
      <w:r w:rsidR="007219BD" w:rsidRPr="00C40348">
        <w:rPr>
          <w:rFonts w:ascii="New Hero UltraLight" w:hAnsi="New Hero UltraLight"/>
          <w:noProof/>
        </w:rPr>
        <w:t>(</w:t>
      </w:r>
      <w:hyperlink w:anchor="_ENREF_5" w:tooltip="Ashton, 1994 #11215" w:history="1">
        <w:r w:rsidR="00DE2D12" w:rsidRPr="00C40348">
          <w:rPr>
            <w:rStyle w:val="Hyperlink"/>
            <w:rFonts w:ascii="New Hero UltraLight" w:hAnsi="New Hero UltraLight"/>
          </w:rPr>
          <w:t>Ashton and McNabb 1994</w:t>
        </w:r>
      </w:hyperlink>
      <w:r w:rsidR="007219BD" w:rsidRPr="00C40348">
        <w:rPr>
          <w:rFonts w:ascii="New Hero UltraLight" w:hAnsi="New Hero UltraLight"/>
          <w:noProof/>
        </w:rPr>
        <w:t xml:space="preserve">; </w:t>
      </w:r>
      <w:hyperlink w:anchor="_ENREF_29" w:tooltip="Eren, 2014 #8409" w:history="1">
        <w:r w:rsidR="00DE2D12" w:rsidRPr="00C40348">
          <w:rPr>
            <w:rStyle w:val="Hyperlink"/>
            <w:rFonts w:ascii="New Hero UltraLight" w:hAnsi="New Hero UltraLight"/>
          </w:rPr>
          <w:t>Eren et al. 2014</w:t>
        </w:r>
      </w:hyperlink>
      <w:r w:rsidR="007219BD" w:rsidRPr="00C40348">
        <w:rPr>
          <w:rFonts w:ascii="New Hero UltraLight" w:hAnsi="New Hero UltraLight"/>
          <w:noProof/>
        </w:rPr>
        <w:t xml:space="preserve">; </w:t>
      </w:r>
      <w:hyperlink w:anchor="_ENREF_48" w:tooltip="Hurst, 2014 #11219" w:history="1">
        <w:r w:rsidR="00DE2D12" w:rsidRPr="00C40348">
          <w:rPr>
            <w:rStyle w:val="Hyperlink"/>
            <w:rFonts w:ascii="New Hero UltraLight" w:hAnsi="New Hero UltraLight"/>
          </w:rPr>
          <w:t>Hurst et al. 2014</w:t>
        </w:r>
      </w:hyperlink>
      <w:r w:rsidR="007219BD" w:rsidRPr="00C40348">
        <w:rPr>
          <w:rFonts w:ascii="New Hero UltraLight" w:hAnsi="New Hero UltraLight"/>
          <w:noProof/>
        </w:rPr>
        <w:t xml:space="preserve">; </w:t>
      </w:r>
      <w:hyperlink w:anchor="_ENREF_11" w:tooltip="Bradbury, 2016 #11221" w:history="1">
        <w:r w:rsidR="00DE2D12" w:rsidRPr="00C40348">
          <w:rPr>
            <w:rStyle w:val="Hyperlink"/>
            <w:rFonts w:ascii="New Hero UltraLight" w:hAnsi="New Hero UltraLight"/>
          </w:rPr>
          <w:t>Bradbury and Franklin 2016</w:t>
        </w:r>
      </w:hyperlink>
      <w:r w:rsidR="007219BD" w:rsidRPr="00C40348">
        <w:rPr>
          <w:rFonts w:ascii="New Hero UltraLight" w:hAnsi="New Hero UltraLight"/>
          <w:noProof/>
        </w:rPr>
        <w:t xml:space="preserve">; </w:t>
      </w:r>
      <w:hyperlink w:anchor="_ENREF_83" w:tooltip="Shott, 2004 #11222" w:history="1">
        <w:r w:rsidR="00DE2D12" w:rsidRPr="00C40348">
          <w:rPr>
            <w:rStyle w:val="Hyperlink"/>
            <w:rFonts w:ascii="New Hero UltraLight" w:hAnsi="New Hero UltraLight"/>
          </w:rPr>
          <w:t>Shott and Sillitoe 2004</w:t>
        </w:r>
      </w:hyperlink>
      <w:r w:rsidR="007219BD" w:rsidRPr="00C40348">
        <w:rPr>
          <w:rFonts w:ascii="New Hero UltraLight" w:hAnsi="New Hero UltraLight"/>
          <w:noProof/>
        </w:rPr>
        <w:t>)</w:t>
      </w:r>
      <w:r w:rsidR="0035623B" w:rsidRPr="00C40348">
        <w:rPr>
          <w:rFonts w:ascii="New Hero UltraLight" w:hAnsi="New Hero UltraLight"/>
        </w:rPr>
        <w:fldChar w:fldCharType="end"/>
      </w:r>
      <w:r w:rsidR="00B25C7F" w:rsidRPr="00C40348">
        <w:rPr>
          <w:rFonts w:ascii="New Hero UltraLight" w:hAnsi="New Hero UltraLight"/>
        </w:rPr>
        <w:t xml:space="preserve">, </w:t>
      </w:r>
      <w:r w:rsidRPr="00C40348">
        <w:rPr>
          <w:rFonts w:ascii="New Hero UltraLight" w:hAnsi="New Hero UltraLight"/>
        </w:rPr>
        <w:t>providing</w:t>
      </w:r>
      <w:r w:rsidR="00620BB4" w:rsidRPr="00C40348">
        <w:rPr>
          <w:rFonts w:ascii="New Hero UltraLight" w:hAnsi="New Hero UltraLight"/>
        </w:rPr>
        <w:t xml:space="preserve"> evidence for lithic transportation </w:t>
      </w:r>
      <w:r w:rsidR="00620BB4" w:rsidRPr="00C40348">
        <w:rPr>
          <w:rFonts w:ascii="New Hero UltraLight" w:hAnsi="New Hero UltraLight"/>
        </w:rPr>
        <w:fldChar w:fldCharType="begin">
          <w:fldData xml:space="preserve">PEVuZE5vdGU+PENpdGU+PEF1dGhvcj5GaW5rZWw8L0F1dGhvcj48WWVhcj4yMDE4PC9ZZWFyPjxS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GaW5rZWw8L0F1dGhvcj48WWVhcj4yMDE4PC9ZZWFyPjxS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620BB4" w:rsidRPr="00C40348">
        <w:rPr>
          <w:rFonts w:ascii="New Hero UltraLight" w:hAnsi="New Hero UltraLight"/>
        </w:rPr>
        <w:fldChar w:fldCharType="separate"/>
      </w:r>
      <w:r w:rsidR="007219BD" w:rsidRPr="00C40348">
        <w:rPr>
          <w:rFonts w:ascii="New Hero UltraLight" w:hAnsi="New Hero UltraLight"/>
          <w:noProof/>
        </w:rPr>
        <w:t>(</w:t>
      </w:r>
      <w:hyperlink w:anchor="_ENREF_31" w:tooltip="Finkel, 2018 #11214" w:history="1">
        <w:r w:rsidR="00DE2D12" w:rsidRPr="00C40348">
          <w:rPr>
            <w:rStyle w:val="Hyperlink"/>
            <w:rFonts w:ascii="New Hero UltraLight" w:hAnsi="New Hero UltraLight"/>
          </w:rPr>
          <w:t>Finkel and Gopher 2018</w:t>
        </w:r>
      </w:hyperlink>
      <w:r w:rsidR="007219BD" w:rsidRPr="00C40348">
        <w:rPr>
          <w:rFonts w:ascii="New Hero UltraLight" w:hAnsi="New Hero UltraLight"/>
          <w:noProof/>
        </w:rPr>
        <w:t xml:space="preserve">; </w:t>
      </w:r>
      <w:hyperlink w:anchor="_ENREF_23" w:tooltip="Ditchfield, 2022 #11218" w:history="1">
        <w:r w:rsidR="00DE2D12" w:rsidRPr="00C40348">
          <w:rPr>
            <w:rStyle w:val="Hyperlink"/>
            <w:rFonts w:ascii="New Hero UltraLight" w:hAnsi="New Hero UltraLight"/>
          </w:rPr>
          <w:t>Ditchfield and Reynen 2022</w:t>
        </w:r>
      </w:hyperlink>
      <w:r w:rsidR="007219BD" w:rsidRPr="00C40348">
        <w:rPr>
          <w:rFonts w:ascii="New Hero UltraLight" w:hAnsi="New Hero UltraLight"/>
          <w:noProof/>
        </w:rPr>
        <w:t xml:space="preserve">; </w:t>
      </w:r>
      <w:hyperlink w:anchor="_ENREF_22" w:tooltip="Ditchfield, 2016 #11220" w:history="1">
        <w:r w:rsidR="00DE2D12" w:rsidRPr="00C40348">
          <w:rPr>
            <w:rStyle w:val="Hyperlink"/>
            <w:rFonts w:ascii="New Hero UltraLight" w:hAnsi="New Hero UltraLight"/>
          </w:rPr>
          <w:t>Ditchfield 2016</w:t>
        </w:r>
      </w:hyperlink>
      <w:r w:rsidR="007219BD" w:rsidRPr="00C40348">
        <w:rPr>
          <w:rFonts w:ascii="New Hero UltraLight" w:hAnsi="New Hero UltraLight"/>
          <w:noProof/>
        </w:rPr>
        <w:t>)</w:t>
      </w:r>
      <w:r w:rsidR="00620BB4" w:rsidRPr="00C40348">
        <w:rPr>
          <w:rFonts w:ascii="New Hero UltraLight" w:hAnsi="New Hero UltraLight"/>
        </w:rPr>
        <w:fldChar w:fldCharType="end"/>
      </w:r>
      <w:r w:rsidRPr="00C40348">
        <w:rPr>
          <w:rFonts w:ascii="New Hero UltraLight" w:hAnsi="New Hero UltraLight"/>
        </w:rPr>
        <w:t>, while limiting the maximum size of the implement</w:t>
      </w:r>
      <w:r w:rsidR="00B25C7F" w:rsidRPr="00C40348">
        <w:rPr>
          <w:rFonts w:ascii="New Hero UltraLight" w:hAnsi="New Hero UltraLight"/>
        </w:rPr>
        <w:t>.</w:t>
      </w:r>
      <w:r w:rsidRPr="00C40348">
        <w:rPr>
          <w:rFonts w:ascii="New Hero UltraLight" w:hAnsi="New Hero UltraLight"/>
        </w:rPr>
        <w:t xml:space="preserve"> </w:t>
      </w:r>
      <w:hyperlink w:anchor="_ENREF_29" w:tooltip="Eren, 2014 #8409" w:history="1">
        <w:proofErr w:type="spellStart"/>
        <w:r w:rsidR="00DE2D12" w:rsidRPr="00C40348">
          <w:rPr>
            <w:rStyle w:val="Hyperlink"/>
            <w:rFonts w:ascii="New Hero UltraLight" w:hAnsi="New Hero UltraLight"/>
          </w:rPr>
          <w:t>Eren</w:t>
        </w:r>
        <w:proofErr w:type="spellEnd"/>
        <w:r w:rsidR="00DE2D12" w:rsidRPr="00C40348">
          <w:rPr>
            <w:rStyle w:val="Hyperlink"/>
            <w:rFonts w:ascii="New Hero UltraLight" w:hAnsi="New Hero UltraLight"/>
          </w:rPr>
          <w:t xml:space="preserve"> et al. (2014:473)</w:t>
        </w:r>
        <w:r w:rsidR="00DE2D12"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AuthorYear="1"&gt;&lt;Author&gt;Eren&lt;/Author&gt;&lt;Year&gt;2014&lt;/Year&gt;&lt;RecNum&gt;8409&lt;/RecNum&gt;&lt;Suffix&gt;:473&lt;/Suffix&gt;&lt;DisplayText&gt;Eren et al. (2014:473)&lt;/DisplayText&gt;&lt;record&gt;&lt;rec-number&gt;8409&lt;/rec-number&gt;&lt;foreign-keys&gt;&lt;key app="EN" db-id="p9azfz2xyws25gedrz4p5ae4sa9vdterwtrd" timestamp="1676990031" guid="ee157904-1706-4f01-b5c0-d21e24e4eb16"&gt;8409&lt;/key&gt;&lt;/foreign-keys&gt;&lt;ref-type name="Journal Article"&gt;17&lt;/ref-type&gt;&lt;contributors&gt;&lt;authors&gt;&lt;author&gt;Eren, Metin I.&lt;/author&gt;&lt;author&gt;Roos, Christopher I.&lt;/author&gt;&lt;author&gt;Story, Brett A.&lt;/author&gt;&lt;author&gt;von Cramon-Taubadel, Noreen&lt;/author&gt;&lt;author&gt;Lycett, Stephen J.&lt;/author&gt;&lt;/authors&gt;&lt;/contributors&gt;&lt;titles&gt;&lt;title&gt;The Role of Raw Material Differences in Stone Tool Shape Variation: An Experimental Assessment&lt;/title&gt;&lt;secondary-title&gt;Journal of Archaeological Science&lt;/secondary-title&gt;&lt;/titles&gt;&lt;periodical&gt;&lt;full-title&gt;Journal of Archaeological Science&lt;/full-title&gt;&lt;/periodical&gt;&lt;pages&gt;472-487&lt;/pages&gt;&lt;volume&gt;49&lt;/volume&gt;&lt;section&gt;472&lt;/section&gt;&lt;dates&gt;&lt;year&gt;2014&lt;/year&gt;&lt;/dates&gt;&lt;isbn&gt;03054403&lt;/isbn&gt;&lt;urls&gt;&lt;related-urls&gt;&lt;url&gt;https://www.sciencedirect.com/science/article/pii/S0305440314002143?via%3Dihub&lt;/url&gt;&lt;/related-urls&gt;&lt;/urls&gt;&lt;electronic-resource-num&gt;10.1016/j.jas.2014.05.034&lt;/electronic-resource-num&gt;&lt;/record&gt;&lt;/Cite&gt;&lt;/EndNote&gt;</w:instrText>
        </w:r>
        <w:r w:rsidR="00DE2D12" w:rsidRPr="00C40348">
          <w:rPr>
            <w:rFonts w:ascii="New Hero UltraLight" w:hAnsi="New Hero UltraLight"/>
          </w:rPr>
          <w:fldChar w:fldCharType="separate"/>
        </w:r>
        <w:r w:rsidR="00DE2D12" w:rsidRPr="00C40348">
          <w:rPr>
            <w:rFonts w:ascii="New Hero UltraLight" w:hAnsi="New Hero UltraLight"/>
          </w:rPr>
          <w:fldChar w:fldCharType="end"/>
        </w:r>
      </w:hyperlink>
      <w:r w:rsidRPr="00C40348">
        <w:rPr>
          <w:rFonts w:ascii="New Hero UltraLight" w:hAnsi="New Hero UltraLight"/>
        </w:rPr>
        <w:t xml:space="preserve"> considered nodule size to be an external property “of the initial nodule, block, or blank from which flakes are struck”</w:t>
      </w:r>
      <w:r w:rsidR="00CD30EC" w:rsidRPr="00C40348">
        <w:rPr>
          <w:rFonts w:ascii="New Hero UltraLight" w:hAnsi="New Hero UltraLight"/>
        </w:rPr>
        <w:t xml:space="preserve">. </w:t>
      </w:r>
      <w:hyperlink w:anchor="_ENREF_24" w:tooltip="Douglass, 2021 #11210" w:history="1">
        <w:r w:rsidR="00DE2D12" w:rsidRPr="00C40348">
          <w:rPr>
            <w:rStyle w:val="Hyperlink"/>
            <w:rFonts w:ascii="New Hero UltraLight" w:hAnsi="New Hero UltraLight"/>
          </w:rPr>
          <w:t>Douglass et al. (2021:9)</w:t>
        </w:r>
        <w:r w:rsidR="00DE2D12"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AuthorYear="1"&gt;&lt;Author&gt;Douglass&lt;/Author&gt;&lt;Year&gt;2021&lt;/Year&gt;&lt;RecNum&gt;11210&lt;/RecNum&gt;&lt;Suffix&gt;:9&lt;/Suffix&gt;&lt;DisplayText&gt;Douglass et al. (2021:9)&lt;/DisplayText&gt;&lt;record&gt;&lt;rec-number&gt;11210&lt;/rec-number&gt;&lt;foreign-keys&gt;&lt;key app="EN" db-id="p9azfz2xyws25gedrz4p5ae4sa9vdterwtrd" timestamp="1677235309" guid="79663a01-b677-4476-a24e-61490938c776"&gt;11210&lt;/key&gt;&lt;/foreign-keys&gt;&lt;ref-type name="Journal Article"&gt;17&lt;/ref-type&gt;&lt;contributors&gt;&lt;authors&gt;&lt;author&gt;Douglass, Matthew&lt;/author&gt;&lt;author&gt;Davies, Benjamin&lt;/author&gt;&lt;author&gt;Braun, David R.&lt;/author&gt;&lt;author&gt;Tyler Faith, J.&lt;/author&gt;&lt;author&gt;Power, Mitchell&lt;/author&gt;&lt;author&gt;Reeves, Jonathan&lt;/author&gt;&lt;/authors&gt;&lt;/contributors&gt;&lt;titles&gt;&lt;title&gt;Deriving original nodule size of lithic reduction sets from cortical curvature: An application to monitor stone artifact transport from bipolar reduction&lt;/title&gt;&lt;secondary-title&gt;Journal of Archaeological Science: Reports&lt;/secondary-title&gt;&lt;/titles&gt;&lt;periodical&gt;&lt;full-title&gt;Journal of Archaeological Science: Reports&lt;/full-title&gt;&lt;/periodical&gt;&lt;volume&gt;35&lt;/volume&gt;&lt;section&gt;102671&lt;/section&gt;&lt;dates&gt;&lt;year&gt;2021&lt;/year&gt;&lt;/dates&gt;&lt;isbn&gt;2352409X&lt;/isbn&gt;&lt;urls&gt;&lt;/urls&gt;&lt;electronic-resource-num&gt;10.1016/j.jasrep.2020.102671&lt;/electronic-resource-num&gt;&lt;/record&gt;&lt;/Cite&gt;&lt;/EndNote&gt;</w:instrText>
        </w:r>
        <w:r w:rsidR="00DE2D12" w:rsidRPr="00C40348">
          <w:rPr>
            <w:rFonts w:ascii="New Hero UltraLight" w:hAnsi="New Hero UltraLight"/>
          </w:rPr>
          <w:fldChar w:fldCharType="separate"/>
        </w:r>
        <w:r w:rsidR="00DE2D12" w:rsidRPr="00C40348">
          <w:rPr>
            <w:rFonts w:ascii="New Hero UltraLight" w:hAnsi="New Hero UltraLight"/>
          </w:rPr>
          <w:fldChar w:fldCharType="end"/>
        </w:r>
      </w:hyperlink>
      <w:r w:rsidR="00B25C7F" w:rsidRPr="00C40348">
        <w:rPr>
          <w:rFonts w:ascii="New Hero UltraLight" w:hAnsi="New Hero UltraLight"/>
        </w:rPr>
        <w:t xml:space="preserve"> argue </w:t>
      </w:r>
      <w:r w:rsidR="00620BB4" w:rsidRPr="00C40348">
        <w:rPr>
          <w:rFonts w:ascii="New Hero UltraLight" w:hAnsi="New Hero UltraLight"/>
        </w:rPr>
        <w:t>that “</w:t>
      </w:r>
      <w:r w:rsidR="00B25C7F" w:rsidRPr="00C40348">
        <w:rPr>
          <w:rFonts w:ascii="New Hero UltraLight" w:hAnsi="New Hero UltraLight"/>
        </w:rPr>
        <w:t>nodule siz</w:t>
      </w:r>
      <w:r w:rsidR="00620BB4" w:rsidRPr="00C40348">
        <w:rPr>
          <w:rFonts w:ascii="New Hero UltraLight" w:hAnsi="New Hero UltraLight"/>
        </w:rPr>
        <w:t>e is a major determinant of assemblage variability and can affect the performance of different lithic indices</w:t>
      </w:r>
      <w:r w:rsidRPr="00C40348">
        <w:rPr>
          <w:rFonts w:ascii="New Hero UltraLight" w:hAnsi="New Hero UltraLight"/>
        </w:rPr>
        <w:t>,</w:t>
      </w:r>
      <w:r w:rsidR="00620BB4" w:rsidRPr="00C40348">
        <w:rPr>
          <w:rFonts w:ascii="New Hero UltraLight" w:hAnsi="New Hero UltraLight"/>
        </w:rPr>
        <w:t>”</w:t>
      </w:r>
      <w:r w:rsidRPr="00C40348">
        <w:rPr>
          <w:rFonts w:ascii="New Hero UltraLight" w:hAnsi="New Hero UltraLight"/>
        </w:rPr>
        <w:t xml:space="preserve"> </w:t>
      </w:r>
      <w:r w:rsidR="00290DAB" w:rsidRPr="00C40348">
        <w:rPr>
          <w:rFonts w:ascii="New Hero UltraLight" w:hAnsi="New Hero UltraLight"/>
        </w:rPr>
        <w:t>and developed a method that requires as few as 100 cortical fragments to estimate nodule size for cortical cobbles. Th</w:t>
      </w:r>
      <w:r w:rsidR="0060151B" w:rsidRPr="00C40348">
        <w:rPr>
          <w:rFonts w:ascii="New Hero UltraLight" w:hAnsi="New Hero UltraLight"/>
        </w:rPr>
        <w:t>at</w:t>
      </w:r>
      <w:r w:rsidR="00290DAB" w:rsidRPr="00C40348">
        <w:rPr>
          <w:rFonts w:ascii="New Hero UltraLight" w:hAnsi="New Hero UltraLight"/>
        </w:rPr>
        <w:t xml:space="preserve"> method </w:t>
      </w:r>
      <w:r w:rsidR="0060151B" w:rsidRPr="00C40348">
        <w:rPr>
          <w:rFonts w:ascii="New Hero UltraLight" w:hAnsi="New Hero UltraLight"/>
        </w:rPr>
        <w:t xml:space="preserve">has been </w:t>
      </w:r>
      <w:r w:rsidR="005B7C88" w:rsidRPr="00C40348">
        <w:rPr>
          <w:rFonts w:ascii="New Hero UltraLight" w:hAnsi="New Hero UltraLight"/>
        </w:rPr>
        <w:t xml:space="preserve">used to calculate </w:t>
      </w:r>
      <w:r w:rsidR="00400225" w:rsidRPr="00C40348">
        <w:rPr>
          <w:rFonts w:ascii="New Hero UltraLight" w:hAnsi="New Hero UltraLight"/>
        </w:rPr>
        <w:t>the</w:t>
      </w:r>
      <w:r w:rsidR="00FE7CC2" w:rsidRPr="00C40348">
        <w:rPr>
          <w:rFonts w:ascii="New Hero UltraLight" w:hAnsi="New Hero UltraLight"/>
        </w:rPr>
        <w:t xml:space="preserve"> </w:t>
      </w:r>
      <w:r w:rsidR="00290DAB" w:rsidRPr="00C40348">
        <w:rPr>
          <w:rFonts w:ascii="New Hero UltraLight" w:hAnsi="New Hero UltraLight"/>
        </w:rPr>
        <w:t>C</w:t>
      </w:r>
      <w:r w:rsidR="005B7C88" w:rsidRPr="00C40348">
        <w:rPr>
          <w:rFonts w:ascii="New Hero UltraLight" w:hAnsi="New Hero UltraLight"/>
        </w:rPr>
        <w:t xml:space="preserve">ortex </w:t>
      </w:r>
      <w:r w:rsidR="00290DAB" w:rsidRPr="00C40348">
        <w:rPr>
          <w:rFonts w:ascii="New Hero UltraLight" w:hAnsi="New Hero UltraLight"/>
        </w:rPr>
        <w:t>R</w:t>
      </w:r>
      <w:r w:rsidR="005B7C88" w:rsidRPr="00C40348">
        <w:rPr>
          <w:rFonts w:ascii="New Hero UltraLight" w:hAnsi="New Hero UltraLight"/>
        </w:rPr>
        <w:t>atio</w:t>
      </w:r>
      <w:r w:rsidR="00290DAB" w:rsidRPr="00C40348">
        <w:rPr>
          <w:rFonts w:ascii="New Hero UltraLight" w:hAnsi="New Hero UltraLight"/>
        </w:rPr>
        <w:t xml:space="preserve"> </w:t>
      </w:r>
      <w:r w:rsidR="00290DAB"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Dibble&lt;/Author&gt;&lt;Year&gt;2005&lt;/Year&gt;&lt;RecNum&gt;11245&lt;/RecNum&gt;&lt;DisplayText&gt;(Dibble et al. 2005)&lt;/DisplayText&gt;&lt;record&gt;&lt;rec-number&gt;11245&lt;/rec-number&gt;&lt;foreign-keys&gt;&lt;key app="EN" db-id="p9azfz2xyws25gedrz4p5ae4sa9vdterwtrd" timestamp="1677236054" guid="c7e5c850-40a4-4b81-8aa8-dfb5f6102e73"&gt;11245&lt;/key&gt;&lt;/foreign-keys&gt;&lt;ref-type name="Journal Article"&gt;17&lt;/ref-type&gt;&lt;contributors&gt;&lt;authors&gt;&lt;author&gt;Dibble, Harold L.&lt;/author&gt;&lt;author&gt;Schurmans, Utsav A.&lt;/author&gt;&lt;author&gt;Iovita, Radu P.&lt;/author&gt;&lt;author&gt;McLaughlin, Michael V.&lt;/author&gt;&lt;/authors&gt;&lt;/contributors&gt;&lt;titles&gt;&lt;title&gt;The Measurement and Interpretation of Cortex in Lithic Assemblages&lt;/title&gt;&lt;secondary-title&gt;American Antiquity&lt;/secondary-title&gt;&lt;/titles&gt;&lt;periodical&gt;&lt;full-title&gt;American Antiquity&lt;/full-title&gt;&lt;/periodical&gt;&lt;pages&gt;545-560&lt;/pages&gt;&lt;volume&gt;70&lt;/volume&gt;&lt;number&gt;3&lt;/number&gt;&lt;section&gt;545&lt;/section&gt;&lt;dates&gt;&lt;year&gt;2005&lt;/year&gt;&lt;/dates&gt;&lt;isbn&gt;0002-7316&amp;#xD;2325-5064&lt;/isbn&gt;&lt;urls&gt;&lt;/urls&gt;&lt;electronic-resource-num&gt;10.2307/40035313&lt;/electronic-resource-num&gt;&lt;/record&gt;&lt;/Cite&gt;&lt;/EndNote&gt;</w:instrText>
      </w:r>
      <w:r w:rsidR="00290DAB" w:rsidRPr="00C40348">
        <w:rPr>
          <w:rFonts w:ascii="New Hero UltraLight" w:hAnsi="New Hero UltraLight"/>
        </w:rPr>
        <w:fldChar w:fldCharType="separate"/>
      </w:r>
      <w:r w:rsidR="007219BD" w:rsidRPr="00C40348">
        <w:rPr>
          <w:rFonts w:ascii="New Hero UltraLight" w:hAnsi="New Hero UltraLight"/>
          <w:noProof/>
        </w:rPr>
        <w:t>(</w:t>
      </w:r>
      <w:hyperlink w:anchor="_ENREF_21" w:tooltip="Dibble, 2005 #11245" w:history="1">
        <w:r w:rsidR="00DE2D12" w:rsidRPr="00C40348">
          <w:rPr>
            <w:rStyle w:val="Hyperlink"/>
            <w:rFonts w:ascii="New Hero UltraLight" w:hAnsi="New Hero UltraLight"/>
          </w:rPr>
          <w:t>Dibble et al. 2005</w:t>
        </w:r>
      </w:hyperlink>
      <w:r w:rsidR="007219BD" w:rsidRPr="00C40348">
        <w:rPr>
          <w:rFonts w:ascii="New Hero UltraLight" w:hAnsi="New Hero UltraLight"/>
          <w:noProof/>
        </w:rPr>
        <w:t>)</w:t>
      </w:r>
      <w:r w:rsidR="00290DAB" w:rsidRPr="00C40348">
        <w:rPr>
          <w:rFonts w:ascii="New Hero UltraLight" w:hAnsi="New Hero UltraLight"/>
        </w:rPr>
        <w:fldChar w:fldCharType="end"/>
      </w:r>
      <w:r w:rsidR="005B7C88" w:rsidRPr="00C40348">
        <w:rPr>
          <w:rFonts w:ascii="New Hero UltraLight" w:hAnsi="New Hero UltraLight"/>
        </w:rPr>
        <w:t xml:space="preserve">, a </w:t>
      </w:r>
      <w:r w:rsidR="00FF4905" w:rsidRPr="00C40348">
        <w:rPr>
          <w:rFonts w:ascii="New Hero UltraLight" w:hAnsi="New Hero UltraLight"/>
        </w:rPr>
        <w:t xml:space="preserve">metric </w:t>
      </w:r>
      <w:r w:rsidR="005B7C88" w:rsidRPr="00C40348">
        <w:rPr>
          <w:rFonts w:ascii="New Hero UltraLight" w:hAnsi="New Hero UltraLight"/>
        </w:rPr>
        <w:t xml:space="preserve">that can provide inference to </w:t>
      </w:r>
      <w:r w:rsidR="00290DAB" w:rsidRPr="00C40348">
        <w:rPr>
          <w:rFonts w:ascii="New Hero UltraLight" w:hAnsi="New Hero UltraLight"/>
        </w:rPr>
        <w:t xml:space="preserve">patterns of movement and technological behavior </w:t>
      </w:r>
      <w:r w:rsidR="00290DAB"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Lin&lt;/Author&gt;&lt;Year&gt;2015&lt;/Year&gt;&lt;RecNum&gt;11247&lt;/RecNum&gt;&lt;DisplayText&gt;(Lin, McPherron, and Dibble 2015)&lt;/DisplayText&gt;&lt;record&gt;&lt;rec-number&gt;11247&lt;/rec-number&gt;&lt;foreign-keys&gt;&lt;key app="EN" db-id="p9azfz2xyws25gedrz4p5ae4sa9vdterwtrd" timestamp="1677236059" guid="27c96581-bb76-4b03-86c0-f44a458c6cf5"&gt;11247&lt;/key&gt;&lt;/foreign-keys&gt;&lt;ref-type name="Journal Article"&gt;17&lt;/ref-type&gt;&lt;contributors&gt;&lt;authors&gt;&lt;author&gt;Lin, Sam C.&lt;/author&gt;&lt;author&gt;McPherron, Shannon P.&lt;/author&gt;&lt;author&gt;Dibble, Harold L.&lt;/author&gt;&lt;/authors&gt;&lt;/contributors&gt;&lt;titles&gt;&lt;title&gt;Establishing statistical confidence in Cortex Ratios within and among lithic assemblages: a case study of the Middle Paleolithic of southwestern France&lt;/title&gt;&lt;secondary-title&gt;Journal of Archaeological Science&lt;/secondary-title&gt;&lt;/titles&gt;&lt;periodical&gt;&lt;full-title&gt;Journal of Archaeological Science&lt;/full-title&gt;&lt;/periodical&gt;&lt;pages&gt;89-109&lt;/pages&gt;&lt;volume&gt;59&lt;/volume&gt;&lt;section&gt;89&lt;/section&gt;&lt;dates&gt;&lt;year&gt;2015&lt;/year&gt;&lt;/dates&gt;&lt;isbn&gt;03054403&lt;/isbn&gt;&lt;urls&gt;&lt;/urls&gt;&lt;electronic-resource-num&gt;10.1016/j.jas.2015.04.004&lt;/electronic-resource-num&gt;&lt;/record&gt;&lt;/Cite&gt;&lt;/EndNote&gt;</w:instrText>
      </w:r>
      <w:r w:rsidR="00290DAB" w:rsidRPr="00C40348">
        <w:rPr>
          <w:rFonts w:ascii="New Hero UltraLight" w:hAnsi="New Hero UltraLight"/>
        </w:rPr>
        <w:fldChar w:fldCharType="separate"/>
      </w:r>
      <w:r w:rsidR="007219BD" w:rsidRPr="00C40348">
        <w:rPr>
          <w:rFonts w:ascii="New Hero UltraLight" w:hAnsi="New Hero UltraLight"/>
          <w:noProof/>
        </w:rPr>
        <w:t>(</w:t>
      </w:r>
      <w:hyperlink w:anchor="_ENREF_59" w:tooltip="Lin, 2015 #11247" w:history="1">
        <w:r w:rsidR="00DE2D12" w:rsidRPr="00C40348">
          <w:rPr>
            <w:rStyle w:val="Hyperlink"/>
            <w:rFonts w:ascii="New Hero UltraLight" w:hAnsi="New Hero UltraLight"/>
          </w:rPr>
          <w:t>Lin, McPherron, and Dibble 2015</w:t>
        </w:r>
      </w:hyperlink>
      <w:r w:rsidR="007219BD" w:rsidRPr="00C40348">
        <w:rPr>
          <w:rFonts w:ascii="New Hero UltraLight" w:hAnsi="New Hero UltraLight"/>
          <w:noProof/>
        </w:rPr>
        <w:t>)</w:t>
      </w:r>
      <w:r w:rsidR="00290DAB" w:rsidRPr="00C40348">
        <w:rPr>
          <w:rFonts w:ascii="New Hero UltraLight" w:hAnsi="New Hero UltraLight"/>
        </w:rPr>
        <w:fldChar w:fldCharType="end"/>
      </w:r>
      <w:r w:rsidR="00290DAB" w:rsidRPr="00C40348">
        <w:rPr>
          <w:rFonts w:ascii="New Hero UltraLight" w:hAnsi="New Hero UltraLight"/>
        </w:rPr>
        <w:t xml:space="preserve"> used in arguments for </w:t>
      </w:r>
      <w:r w:rsidR="005B7C88" w:rsidRPr="00C40348">
        <w:rPr>
          <w:rFonts w:ascii="New Hero UltraLight" w:hAnsi="New Hero UltraLight"/>
        </w:rPr>
        <w:t xml:space="preserve">differential mobility and land use </w:t>
      </w:r>
      <w:r w:rsidR="005B7C88" w:rsidRPr="00C40348">
        <w:rPr>
          <w:rFonts w:ascii="New Hero UltraLight" w:hAnsi="New Hero UltraLight"/>
        </w:rPr>
        <w:fldChar w:fldCharType="begin">
          <w:fldData xml:space="preserve">PEVuZE5vdGU+PENpdGU+PEF1dGhvcj5EYXZpZXM8L0F1dGhvcj48WWVhcj4yMDIyPC9ZZWFyPjxS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EYXZpZXM8L0F1dGhvcj48WWVhcj4yMDIyPC9ZZWFyPjxS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5B7C88" w:rsidRPr="00C40348">
        <w:rPr>
          <w:rFonts w:ascii="New Hero UltraLight" w:hAnsi="New Hero UltraLight"/>
        </w:rPr>
        <w:fldChar w:fldCharType="separate"/>
      </w:r>
      <w:r w:rsidR="007219BD" w:rsidRPr="00C40348">
        <w:rPr>
          <w:rFonts w:ascii="New Hero UltraLight" w:hAnsi="New Hero UltraLight"/>
          <w:noProof/>
        </w:rPr>
        <w:t>(</w:t>
      </w:r>
      <w:hyperlink w:anchor="_ENREF_19" w:tooltip="Davies, 2022 #11213" w:history="1">
        <w:r w:rsidR="00DE2D12" w:rsidRPr="00C40348">
          <w:rPr>
            <w:rStyle w:val="Hyperlink"/>
            <w:rFonts w:ascii="New Hero UltraLight" w:hAnsi="New Hero UltraLight"/>
          </w:rPr>
          <w:t>Davies et al. 2022</w:t>
        </w:r>
      </w:hyperlink>
      <w:r w:rsidR="007219BD" w:rsidRPr="00C40348">
        <w:rPr>
          <w:rFonts w:ascii="New Hero UltraLight" w:hAnsi="New Hero UltraLight"/>
          <w:noProof/>
        </w:rPr>
        <w:t xml:space="preserve">; </w:t>
      </w:r>
      <w:hyperlink w:anchor="_ENREF_20" w:tooltip="Dibble, 2012 #11244" w:history="1">
        <w:r w:rsidR="00DE2D12" w:rsidRPr="00C40348">
          <w:rPr>
            <w:rStyle w:val="Hyperlink"/>
            <w:rFonts w:ascii="New Hero UltraLight" w:hAnsi="New Hero UltraLight"/>
          </w:rPr>
          <w:t>Dibble et al. 2012</w:t>
        </w:r>
      </w:hyperlink>
      <w:r w:rsidR="007219BD" w:rsidRPr="00C40348">
        <w:rPr>
          <w:rFonts w:ascii="New Hero UltraLight" w:hAnsi="New Hero UltraLight"/>
          <w:noProof/>
        </w:rPr>
        <w:t xml:space="preserve">; </w:t>
      </w:r>
      <w:hyperlink w:anchor="_ENREF_25" w:tooltip="Douglass, 2011 #11246" w:history="1">
        <w:r w:rsidR="00DE2D12" w:rsidRPr="00C40348">
          <w:rPr>
            <w:rStyle w:val="Hyperlink"/>
            <w:rFonts w:ascii="New Hero UltraLight" w:hAnsi="New Hero UltraLight"/>
          </w:rPr>
          <w:t>Douglass and Holdaway 2011</w:t>
        </w:r>
      </w:hyperlink>
      <w:r w:rsidR="007219BD" w:rsidRPr="00C40348">
        <w:rPr>
          <w:rFonts w:ascii="New Hero UltraLight" w:hAnsi="New Hero UltraLight"/>
          <w:noProof/>
        </w:rPr>
        <w:t>)</w:t>
      </w:r>
      <w:r w:rsidR="005B7C88" w:rsidRPr="00C40348">
        <w:rPr>
          <w:rFonts w:ascii="New Hero UltraLight" w:hAnsi="New Hero UltraLight"/>
        </w:rPr>
        <w:fldChar w:fldCharType="end"/>
      </w:r>
      <w:r w:rsidR="007D2C23" w:rsidRPr="00C40348">
        <w:rPr>
          <w:rFonts w:ascii="New Hero UltraLight" w:hAnsi="New Hero UltraLight"/>
        </w:rPr>
        <w:t>.</w:t>
      </w:r>
    </w:p>
    <w:p w14:paraId="0BE07CEA" w14:textId="3EDFC636" w:rsidR="00CD30EC" w:rsidRPr="00C40348" w:rsidRDefault="00874315" w:rsidP="008C6829">
      <w:pPr>
        <w:jc w:val="both"/>
        <w:rPr>
          <w:rFonts w:ascii="New Hero UltraLight" w:hAnsi="New Hero UltraLight"/>
        </w:rPr>
      </w:pPr>
      <w:r w:rsidRPr="00C40348">
        <w:rPr>
          <w:rFonts w:ascii="New Hero UltraLight" w:hAnsi="New Hero UltraLight"/>
        </w:rPr>
        <w:t xml:space="preserve">Mechanical flaking properties have been advanced in </w:t>
      </w:r>
      <w:r w:rsidR="00B91717" w:rsidRPr="00C40348">
        <w:rPr>
          <w:rFonts w:ascii="New Hero UltraLight" w:hAnsi="New Hero UltraLight"/>
        </w:rPr>
        <w:t>discussions of raw material</w:t>
      </w:r>
      <w:r w:rsidRPr="00C40348">
        <w:rPr>
          <w:rFonts w:ascii="New Hero UltraLight" w:hAnsi="New Hero UltraLight"/>
        </w:rPr>
        <w:t xml:space="preserve"> quality </w:t>
      </w:r>
      <w:r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Whittaker&lt;/Author&gt;&lt;Year&gt;1994&lt;/Year&gt;&lt;RecNum&gt;11236&lt;/RecNum&gt;&lt;DisplayText&gt;(Whittaker 1994)&lt;/DisplayText&gt;&lt;record&gt;&lt;rec-number&gt;11236&lt;/rec-number&gt;&lt;foreign-keys&gt;&lt;key app="EN" db-id="p9azfz2xyws25gedrz4p5ae4sa9vdterwtrd" timestamp="1677235529" guid="7df7260a-6445-4d1e-932a-d2c943aa48c1"&gt;11236&lt;/key&gt;&lt;/foreign-keys&gt;&lt;ref-type name="Book"&gt;6&lt;/ref-type&gt;&lt;contributors&gt;&lt;authors&gt;&lt;author&gt;Whittaker, John C.&lt;/author&gt;&lt;/authors&gt;&lt;/contributors&gt;&lt;titles&gt;&lt;title&gt;Flintknapping: Making and understanding stone tools&lt;/title&gt;&lt;/titles&gt;&lt;dates&gt;&lt;year&gt;1994&lt;/year&gt;&lt;/dates&gt;&lt;publisher&gt;University of Texas Press&lt;/publisher&gt;&lt;isbn&gt;029279083X&lt;/isbn&gt;&lt;urls&gt;&lt;/urls&gt;&lt;/record&gt;&lt;/Cite&gt;&lt;/EndNote&gt;</w:instrText>
      </w:r>
      <w:r w:rsidRPr="00C40348">
        <w:rPr>
          <w:rFonts w:ascii="New Hero UltraLight" w:hAnsi="New Hero UltraLight"/>
        </w:rPr>
        <w:fldChar w:fldCharType="separate"/>
      </w:r>
      <w:r w:rsidRPr="00C40348">
        <w:rPr>
          <w:rFonts w:ascii="New Hero UltraLight" w:hAnsi="New Hero UltraLight"/>
          <w:noProof/>
        </w:rPr>
        <w:t>(</w:t>
      </w:r>
      <w:hyperlink w:anchor="_ENREF_87" w:tooltip="Whittaker, 1994 #11236" w:history="1">
        <w:r w:rsidR="00DE2D12" w:rsidRPr="00C40348">
          <w:rPr>
            <w:rStyle w:val="Hyperlink"/>
            <w:rFonts w:ascii="New Hero UltraLight" w:hAnsi="New Hero UltraLight"/>
          </w:rPr>
          <w:t>Whittaker 1994</w:t>
        </w:r>
      </w:hyperlink>
      <w:r w:rsidRPr="00C40348">
        <w:rPr>
          <w:rFonts w:ascii="New Hero UltraLight" w:hAnsi="New Hero UltraLight"/>
          <w:noProof/>
        </w:rPr>
        <w:t>)</w:t>
      </w:r>
      <w:r w:rsidRPr="00C40348">
        <w:rPr>
          <w:rFonts w:ascii="New Hero UltraLight" w:hAnsi="New Hero UltraLight"/>
        </w:rPr>
        <w:fldChar w:fldCharType="end"/>
      </w:r>
      <w:r w:rsidR="00434969" w:rsidRPr="00C40348">
        <w:rPr>
          <w:rFonts w:ascii="New Hero UltraLight" w:hAnsi="New Hero UltraLight"/>
        </w:rPr>
        <w:t xml:space="preserve">, </w:t>
      </w:r>
      <w:r w:rsidR="00B91717" w:rsidRPr="00C40348">
        <w:rPr>
          <w:rFonts w:ascii="New Hero UltraLight" w:hAnsi="New Hero UltraLight"/>
        </w:rPr>
        <w:t xml:space="preserve">which is also </w:t>
      </w:r>
      <w:r w:rsidR="00434969" w:rsidRPr="00C40348">
        <w:rPr>
          <w:rFonts w:ascii="New Hero UltraLight" w:hAnsi="New Hero UltraLight"/>
        </w:rPr>
        <w:t xml:space="preserve">thought to </w:t>
      </w:r>
      <w:r w:rsidRPr="00C40348">
        <w:rPr>
          <w:rFonts w:ascii="New Hero UltraLight" w:hAnsi="New Hero UltraLight"/>
        </w:rPr>
        <w:t xml:space="preserve">impact the resulting morphology of the final </w:t>
      </w:r>
      <w:r w:rsidR="00434969" w:rsidRPr="00C40348">
        <w:rPr>
          <w:rFonts w:ascii="New Hero UltraLight" w:hAnsi="New Hero UltraLight"/>
        </w:rPr>
        <w:t xml:space="preserve">product </w:t>
      </w:r>
      <w:r w:rsidR="00434969" w:rsidRPr="00C40348">
        <w:rPr>
          <w:rFonts w:ascii="New Hero UltraLight" w:hAnsi="New Hero UltraLight"/>
        </w:rPr>
        <w:fldChar w:fldCharType="begin">
          <w:fldData xml:space="preserve">PEVuZE5vdGU+PENpdGU+PEF1dGhvcj5FcmVuPC9BdXRob3I+PFllYXI+MjAxMTwvWWVhcj48UmVj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FcmVuPC9BdXRob3I+PFllYXI+MjAxMTwvWWVhcj48UmVj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434969" w:rsidRPr="00C40348">
        <w:rPr>
          <w:rFonts w:ascii="New Hero UltraLight" w:hAnsi="New Hero UltraLight"/>
        </w:rPr>
        <w:fldChar w:fldCharType="separate"/>
      </w:r>
      <w:r w:rsidR="007219BD" w:rsidRPr="00C40348">
        <w:rPr>
          <w:rFonts w:ascii="New Hero UltraLight" w:hAnsi="New Hero UltraLight"/>
          <w:noProof/>
        </w:rPr>
        <w:t xml:space="preserve">(for a more thorough review, see </w:t>
      </w:r>
      <w:hyperlink w:anchor="_ENREF_28" w:tooltip="Eren, 2011 #8796" w:history="1">
        <w:r w:rsidR="00DE2D12" w:rsidRPr="00C40348">
          <w:rPr>
            <w:rStyle w:val="Hyperlink"/>
            <w:rFonts w:ascii="New Hero UltraLight" w:hAnsi="New Hero UltraLight"/>
          </w:rPr>
          <w:t>Eren et al. 2011</w:t>
        </w:r>
      </w:hyperlink>
      <w:r w:rsidR="007219BD" w:rsidRPr="00C40348">
        <w:rPr>
          <w:rFonts w:ascii="New Hero UltraLight" w:hAnsi="New Hero UltraLight"/>
          <w:noProof/>
        </w:rPr>
        <w:t xml:space="preserve">; </w:t>
      </w:r>
      <w:hyperlink w:anchor="_ENREF_29" w:tooltip="Eren, 2014 #8409" w:history="1">
        <w:r w:rsidR="00DE2D12" w:rsidRPr="00C40348">
          <w:rPr>
            <w:rStyle w:val="Hyperlink"/>
            <w:rFonts w:ascii="New Hero UltraLight" w:hAnsi="New Hero UltraLight"/>
          </w:rPr>
          <w:t>Eren et al. 2014</w:t>
        </w:r>
      </w:hyperlink>
      <w:r w:rsidR="007219BD" w:rsidRPr="00C40348">
        <w:rPr>
          <w:rFonts w:ascii="New Hero UltraLight" w:hAnsi="New Hero UltraLight"/>
          <w:noProof/>
        </w:rPr>
        <w:t>)</w:t>
      </w:r>
      <w:r w:rsidR="00434969" w:rsidRPr="00C40348">
        <w:rPr>
          <w:rFonts w:ascii="New Hero UltraLight" w:hAnsi="New Hero UltraLight"/>
        </w:rPr>
        <w:fldChar w:fldCharType="end"/>
      </w:r>
      <w:r w:rsidR="00434969" w:rsidRPr="00C40348">
        <w:rPr>
          <w:rFonts w:ascii="New Hero UltraLight" w:hAnsi="New Hero UltraLight"/>
        </w:rPr>
        <w:t>.</w:t>
      </w:r>
      <w:r w:rsidR="00155C62" w:rsidRPr="00C40348">
        <w:rPr>
          <w:rFonts w:ascii="New Hero UltraLight" w:hAnsi="New Hero UltraLight"/>
        </w:rPr>
        <w:t xml:space="preserve"> </w:t>
      </w:r>
      <w:r w:rsidR="00B91717" w:rsidRPr="00C40348">
        <w:rPr>
          <w:rFonts w:ascii="New Hero UltraLight" w:hAnsi="New Hero UltraLight"/>
        </w:rPr>
        <w:t>A</w:t>
      </w:r>
      <w:r w:rsidR="00155C62" w:rsidRPr="00C40348">
        <w:rPr>
          <w:rFonts w:ascii="New Hero UltraLight" w:hAnsi="New Hero UltraLight"/>
        </w:rPr>
        <w:t>dvanced by some as drivers of</w:t>
      </w:r>
      <w:r w:rsidR="00B91717" w:rsidRPr="00C40348">
        <w:rPr>
          <w:rFonts w:ascii="New Hero UltraLight" w:hAnsi="New Hero UltraLight"/>
        </w:rPr>
        <w:t xml:space="preserve"> function as well as</w:t>
      </w:r>
      <w:r w:rsidR="00155C62" w:rsidRPr="00C40348">
        <w:rPr>
          <w:rFonts w:ascii="New Hero UltraLight" w:hAnsi="New Hero UltraLight"/>
        </w:rPr>
        <w:t xml:space="preserve"> lithic morphology </w:t>
      </w:r>
      <w:r w:rsidR="00155C62" w:rsidRPr="00C40348">
        <w:rPr>
          <w:rFonts w:ascii="New Hero UltraLight" w:hAnsi="New Hero UltraLight"/>
        </w:rPr>
        <w:fldChar w:fldCharType="begin">
          <w:fldData xml:space="preserve">PEVuZE5vdGU+PENpdGU+PEF1dGhvcj5Kb25lczwvQXV0aG9yPjxZZWFyPjE5Nzk8L1llYXI+PFJl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Kb25lczwvQXV0aG9yPjxZZWFyPjE5Nzk8L1llYXI+PFJl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155C62" w:rsidRPr="00C40348">
        <w:rPr>
          <w:rFonts w:ascii="New Hero UltraLight" w:hAnsi="New Hero UltraLight"/>
        </w:rPr>
        <w:fldChar w:fldCharType="separate"/>
      </w:r>
      <w:r w:rsidR="007219BD" w:rsidRPr="00C40348">
        <w:rPr>
          <w:rFonts w:ascii="New Hero UltraLight" w:hAnsi="New Hero UltraLight"/>
          <w:noProof/>
        </w:rPr>
        <w:t>(</w:t>
      </w:r>
      <w:hyperlink w:anchor="_ENREF_51" w:tooltip="Jones, 1979 #8092" w:history="1">
        <w:r w:rsidR="00DE2D12" w:rsidRPr="00C40348">
          <w:rPr>
            <w:rStyle w:val="Hyperlink"/>
            <w:rFonts w:ascii="New Hero UltraLight" w:hAnsi="New Hero UltraLight"/>
          </w:rPr>
          <w:t>Jones 1979</w:t>
        </w:r>
      </w:hyperlink>
      <w:r w:rsidR="007219BD" w:rsidRPr="00C40348">
        <w:rPr>
          <w:rFonts w:ascii="New Hero UltraLight" w:hAnsi="New Hero UltraLight"/>
          <w:noProof/>
        </w:rPr>
        <w:t xml:space="preserve">, </w:t>
      </w:r>
      <w:hyperlink w:anchor="_ENREF_52" w:tooltip="Jones, 1981 #11235" w:history="1">
        <w:r w:rsidR="00DE2D12" w:rsidRPr="00C40348">
          <w:rPr>
            <w:rStyle w:val="Hyperlink"/>
            <w:rFonts w:ascii="New Hero UltraLight" w:hAnsi="New Hero UltraLight"/>
          </w:rPr>
          <w:t>1981</w:t>
        </w:r>
      </w:hyperlink>
      <w:r w:rsidR="007219BD" w:rsidRPr="00C40348">
        <w:rPr>
          <w:rFonts w:ascii="New Hero UltraLight" w:hAnsi="New Hero UltraLight"/>
          <w:noProof/>
        </w:rPr>
        <w:t xml:space="preserve">; </w:t>
      </w:r>
      <w:hyperlink w:anchor="_ENREF_39" w:tooltip="Goodman, 1944 #7974" w:history="1">
        <w:r w:rsidR="00DE2D12" w:rsidRPr="00C40348">
          <w:rPr>
            <w:rStyle w:val="Hyperlink"/>
            <w:rFonts w:ascii="New Hero UltraLight" w:hAnsi="New Hero UltraLight"/>
          </w:rPr>
          <w:t>Goodman 1944</w:t>
        </w:r>
      </w:hyperlink>
      <w:r w:rsidR="007219BD" w:rsidRPr="00C40348">
        <w:rPr>
          <w:rFonts w:ascii="New Hero UltraLight" w:hAnsi="New Hero UltraLight"/>
          <w:noProof/>
        </w:rPr>
        <w:t>)</w:t>
      </w:r>
      <w:r w:rsidR="00155C62" w:rsidRPr="00C40348">
        <w:rPr>
          <w:rFonts w:ascii="New Hero UltraLight" w:hAnsi="New Hero UltraLight"/>
        </w:rPr>
        <w:fldChar w:fldCharType="end"/>
      </w:r>
      <w:r w:rsidR="00B91717" w:rsidRPr="00C40348">
        <w:rPr>
          <w:rFonts w:ascii="New Hero UltraLight" w:hAnsi="New Hero UltraLight"/>
        </w:rPr>
        <w:t xml:space="preserve">, mechanical flaking properties, or the internal properties of lithic raw material </w:t>
      </w:r>
      <w:r w:rsidR="0060151B"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Eren&lt;/Author&gt;&lt;Year&gt;2014&lt;/Year&gt;&lt;RecNum&gt;8409&lt;/RecNum&gt;&lt;Suffix&gt;:473&lt;/Suffix&gt;&lt;DisplayText&gt;(Eren et al. 2014:473)&lt;/DisplayText&gt;&lt;record&gt;&lt;rec-number&gt;8409&lt;/rec-number&gt;&lt;foreign-keys&gt;&lt;key app="EN" db-id="p9azfz2xyws25gedrz4p5ae4sa9vdterwtrd" timestamp="1676990031" guid="ee157904-1706-4f01-b5c0-d21e24e4eb16"&gt;8409&lt;/key&gt;&lt;/foreign-keys&gt;&lt;ref-type name="Journal Article"&gt;17&lt;/ref-type&gt;&lt;contributors&gt;&lt;authors&gt;&lt;author&gt;Eren, Metin I.&lt;/author&gt;&lt;author&gt;Roos, Christopher I.&lt;/author&gt;&lt;author&gt;Story, Brett A.&lt;/author&gt;&lt;author&gt;von Cramon-Taubadel, Noreen&lt;/author&gt;&lt;author&gt;Lycett, Stephen J.&lt;/author&gt;&lt;/authors&gt;&lt;/contributors&gt;&lt;titles&gt;&lt;title&gt;The Role of Raw Material Differences in Stone Tool Shape Variation: An Experimental Assessment&lt;/title&gt;&lt;secondary-title&gt;Journal of Archaeological Science&lt;/secondary-title&gt;&lt;/titles&gt;&lt;periodical&gt;&lt;full-title&gt;Journal of Archaeological Science&lt;/full-title&gt;&lt;/periodical&gt;&lt;pages&gt;472-487&lt;/pages&gt;&lt;volume&gt;49&lt;/volume&gt;&lt;section&gt;472&lt;/section&gt;&lt;dates&gt;&lt;year&gt;2014&lt;/year&gt;&lt;/dates&gt;&lt;isbn&gt;03054403&lt;/isbn&gt;&lt;urls&gt;&lt;related-urls&gt;&lt;url&gt;https://www.sciencedirect.com/science/article/pii/S0305440314002143?via%3Dihub&lt;/url&gt;&lt;/related-urls&gt;&lt;/urls&gt;&lt;electronic-resource-num&gt;10.1016/j.jas.2014.05.034&lt;/electronic-resource-num&gt;&lt;/record&gt;&lt;/Cite&gt;&lt;/EndNote&gt;</w:instrText>
      </w:r>
      <w:r w:rsidR="0060151B" w:rsidRPr="00C40348">
        <w:rPr>
          <w:rFonts w:ascii="New Hero UltraLight" w:hAnsi="New Hero UltraLight"/>
        </w:rPr>
        <w:fldChar w:fldCharType="separate"/>
      </w:r>
      <w:r w:rsidR="007D71FD" w:rsidRPr="00C40348">
        <w:rPr>
          <w:rFonts w:ascii="New Hero UltraLight" w:hAnsi="New Hero UltraLight"/>
          <w:noProof/>
        </w:rPr>
        <w:t>(</w:t>
      </w:r>
      <w:hyperlink w:anchor="_ENREF_29" w:tooltip="Eren, 2014 #8409" w:history="1">
        <w:r w:rsidR="00DE2D12" w:rsidRPr="00C40348">
          <w:rPr>
            <w:rStyle w:val="Hyperlink"/>
            <w:rFonts w:ascii="New Hero UltraLight" w:hAnsi="New Hero UltraLight"/>
          </w:rPr>
          <w:t>Eren et al. 2014:473</w:t>
        </w:r>
      </w:hyperlink>
      <w:r w:rsidR="007D71FD" w:rsidRPr="00C40348">
        <w:rPr>
          <w:rFonts w:ascii="New Hero UltraLight" w:hAnsi="New Hero UltraLight"/>
          <w:noProof/>
        </w:rPr>
        <w:t>)</w:t>
      </w:r>
      <w:r w:rsidR="0060151B" w:rsidRPr="00C40348">
        <w:rPr>
          <w:rFonts w:ascii="New Hero UltraLight" w:hAnsi="New Hero UltraLight"/>
        </w:rPr>
        <w:fldChar w:fldCharType="end"/>
      </w:r>
      <w:r w:rsidR="00B91717" w:rsidRPr="00C40348">
        <w:rPr>
          <w:rFonts w:ascii="New Hero UltraLight" w:hAnsi="New Hero UltraLight"/>
        </w:rPr>
        <w:t xml:space="preserve">, have been thought to hamper lithic design by reducing the predictability and consistency of large flake and flake element removals </w:t>
      </w:r>
      <w:r w:rsidR="00B91717"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Brantingham&lt;/Author&gt;&lt;Year&gt;2000&lt;/Year&gt;&lt;RecNum&gt;11249&lt;/RecNum&gt;&lt;DisplayText&gt;(Brantingham et al. 2000)&lt;/DisplayText&gt;&lt;record&gt;&lt;rec-number&gt;11249&lt;/rec-number&gt;&lt;foreign-keys&gt;&lt;key app="EN" db-id="p9azfz2xyws25gedrz4p5ae4sa9vdterwtrd" timestamp="1677236059" guid="0434d0d8-7916-4157-b52f-0d83ef6e4438"&gt;11249&lt;/key&gt;&lt;/foreign-keys&gt;&lt;ref-type name="Journal Article"&gt;17&lt;/ref-type&gt;&lt;contributors&gt;&lt;authors&gt;&lt;author&gt;Brantingham, P. Jeffrey&lt;/author&gt;&lt;author&gt;Olsen, John W.&lt;/author&gt;&lt;author&gt;Rech, Jason A.&lt;/author&gt;&lt;author&gt;Krivoshapkin, Andrei I.&lt;/author&gt;&lt;/authors&gt;&lt;/contributors&gt;&lt;titles&gt;&lt;title&gt;Raw Material Quality and Prepared Core Technologies in Northeast Asia&lt;/title&gt;&lt;secondary-title&gt;Journal of Archaeological Science&lt;/secondary-title&gt;&lt;/titles&gt;&lt;periodical&gt;&lt;full-title&gt;Journal of Archaeological Science&lt;/full-title&gt;&lt;/periodical&gt;&lt;pages&gt;255-271&lt;/pages&gt;&lt;volume&gt;27&lt;/volume&gt;&lt;number&gt;3&lt;/number&gt;&lt;section&gt;255&lt;/section&gt;&lt;dates&gt;&lt;year&gt;2000&lt;/year&gt;&lt;/dates&gt;&lt;isbn&gt;03054403&lt;/isbn&gt;&lt;urls&gt;&lt;/urls&gt;&lt;electronic-resource-num&gt;10.1006/jasc.1999.0456&lt;/electronic-resource-num&gt;&lt;/record&gt;&lt;/Cite&gt;&lt;/EndNote&gt;</w:instrText>
      </w:r>
      <w:r w:rsidR="00B91717" w:rsidRPr="00C40348">
        <w:rPr>
          <w:rFonts w:ascii="New Hero UltraLight" w:hAnsi="New Hero UltraLight"/>
        </w:rPr>
        <w:fldChar w:fldCharType="separate"/>
      </w:r>
      <w:r w:rsidR="007219BD" w:rsidRPr="00C40348">
        <w:rPr>
          <w:rFonts w:ascii="New Hero UltraLight" w:hAnsi="New Hero UltraLight"/>
          <w:noProof/>
        </w:rPr>
        <w:t>(</w:t>
      </w:r>
      <w:hyperlink w:anchor="_ENREF_12" w:tooltip="Brantingham, 2000 #11249" w:history="1">
        <w:r w:rsidR="00DE2D12" w:rsidRPr="00C40348">
          <w:rPr>
            <w:rStyle w:val="Hyperlink"/>
            <w:rFonts w:ascii="New Hero UltraLight" w:hAnsi="New Hero UltraLight"/>
          </w:rPr>
          <w:t>Brantingham et al. 2000</w:t>
        </w:r>
      </w:hyperlink>
      <w:r w:rsidR="007219BD" w:rsidRPr="00C40348">
        <w:rPr>
          <w:rFonts w:ascii="New Hero UltraLight" w:hAnsi="New Hero UltraLight"/>
          <w:noProof/>
        </w:rPr>
        <w:t>)</w:t>
      </w:r>
      <w:r w:rsidR="00B91717" w:rsidRPr="00C40348">
        <w:rPr>
          <w:rFonts w:ascii="New Hero UltraLight" w:hAnsi="New Hero UltraLight"/>
        </w:rPr>
        <w:fldChar w:fldCharType="end"/>
      </w:r>
      <w:r w:rsidR="00B91717" w:rsidRPr="00C40348">
        <w:rPr>
          <w:rFonts w:ascii="New Hero UltraLight" w:hAnsi="New Hero UltraLight"/>
        </w:rPr>
        <w:t xml:space="preserve">, imposing what others have interpreted as a serious technological challenge to lithic production </w:t>
      </w:r>
      <w:r w:rsidR="00B91717" w:rsidRPr="00C40348">
        <w:rPr>
          <w:rFonts w:ascii="New Hero UltraLight" w:hAnsi="New Hero UltraLight"/>
        </w:rPr>
        <w:fldChar w:fldCharType="begin">
          <w:fldData xml:space="preserve">PEVuZE5vdGU+PENpdGU+PEF1dGhvcj5BbmRyZWZza3kgSnIuPC9BdXRob3I+PFllYXI+MTk5NDwv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BbmRyZWZza3kgSnIuPC9BdXRob3I+PFllYXI+MTk5NDwv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B91717" w:rsidRPr="00C40348">
        <w:rPr>
          <w:rFonts w:ascii="New Hero UltraLight" w:hAnsi="New Hero UltraLight"/>
        </w:rPr>
        <w:fldChar w:fldCharType="separate"/>
      </w:r>
      <w:r w:rsidR="007219BD" w:rsidRPr="00C40348">
        <w:rPr>
          <w:rFonts w:ascii="New Hero UltraLight" w:hAnsi="New Hero UltraLight"/>
          <w:noProof/>
        </w:rPr>
        <w:t>(</w:t>
      </w:r>
      <w:hyperlink w:anchor="_ENREF_4" w:tooltip="Andrefsky Jr., 1994 #8580" w:history="1">
        <w:r w:rsidR="00DE2D12" w:rsidRPr="00C40348">
          <w:rPr>
            <w:rStyle w:val="Hyperlink"/>
            <w:rFonts w:ascii="New Hero UltraLight" w:hAnsi="New Hero UltraLight"/>
          </w:rPr>
          <w:t>Andrefsky Jr. 1994</w:t>
        </w:r>
      </w:hyperlink>
      <w:r w:rsidR="007219BD" w:rsidRPr="00C40348">
        <w:rPr>
          <w:rFonts w:ascii="New Hero UltraLight" w:hAnsi="New Hero UltraLight"/>
          <w:noProof/>
        </w:rPr>
        <w:t xml:space="preserve">; </w:t>
      </w:r>
      <w:hyperlink w:anchor="_ENREF_17" w:tooltip="Crabtree, 1964 #11248" w:history="1">
        <w:r w:rsidR="00DE2D12" w:rsidRPr="00C40348">
          <w:rPr>
            <w:rStyle w:val="Hyperlink"/>
            <w:rFonts w:ascii="New Hero UltraLight" w:hAnsi="New Hero UltraLight"/>
          </w:rPr>
          <w:t>Crabtree 1964</w:t>
        </w:r>
      </w:hyperlink>
      <w:r w:rsidR="007219BD" w:rsidRPr="00C40348">
        <w:rPr>
          <w:rFonts w:ascii="New Hero UltraLight" w:hAnsi="New Hero UltraLight"/>
          <w:noProof/>
        </w:rPr>
        <w:t xml:space="preserve">; </w:t>
      </w:r>
      <w:hyperlink w:anchor="_ENREF_57" w:tooltip="Kuhn, 1995 #5999" w:history="1">
        <w:r w:rsidR="00DE2D12" w:rsidRPr="00C40348">
          <w:rPr>
            <w:rStyle w:val="Hyperlink"/>
            <w:rFonts w:ascii="New Hero UltraLight" w:hAnsi="New Hero UltraLight"/>
          </w:rPr>
          <w:t>Kuhn 1995</w:t>
        </w:r>
      </w:hyperlink>
      <w:r w:rsidR="007219BD" w:rsidRPr="00C40348">
        <w:rPr>
          <w:rFonts w:ascii="New Hero UltraLight" w:hAnsi="New Hero UltraLight"/>
          <w:noProof/>
        </w:rPr>
        <w:t>)</w:t>
      </w:r>
      <w:r w:rsidR="00B91717" w:rsidRPr="00C40348">
        <w:rPr>
          <w:rFonts w:ascii="New Hero UltraLight" w:hAnsi="New Hero UltraLight"/>
        </w:rPr>
        <w:fldChar w:fldCharType="end"/>
      </w:r>
      <w:r w:rsidR="00B91717" w:rsidRPr="00C40348">
        <w:rPr>
          <w:rFonts w:ascii="New Hero UltraLight" w:hAnsi="New Hero UltraLight"/>
        </w:rPr>
        <w:t>.</w:t>
      </w:r>
    </w:p>
    <w:p w14:paraId="5F844186" w14:textId="35308CB8" w:rsidR="00461309" w:rsidRPr="002E395A" w:rsidRDefault="00461309" w:rsidP="008C6829">
      <w:pPr>
        <w:jc w:val="both"/>
        <w:rPr>
          <w:rFonts w:ascii="New Hero Light" w:hAnsi="New Hero Light"/>
          <w:i/>
          <w:iCs/>
        </w:rPr>
      </w:pPr>
      <w:r w:rsidRPr="002E395A">
        <w:rPr>
          <w:rFonts w:ascii="New Hero Light" w:hAnsi="New Hero Light"/>
          <w:i/>
          <w:iCs/>
        </w:rPr>
        <w:t>Elliptical bifaces</w:t>
      </w:r>
    </w:p>
    <w:p w14:paraId="373C601E" w14:textId="4423BEFE" w:rsidR="008A6BA0" w:rsidRPr="00C40348" w:rsidRDefault="000E536C" w:rsidP="008C6829">
      <w:pPr>
        <w:jc w:val="both"/>
        <w:rPr>
          <w:rFonts w:ascii="New Hero UltraLight" w:hAnsi="New Hero UltraLight"/>
        </w:rPr>
      </w:pPr>
      <w:r w:rsidRPr="00C40348">
        <w:rPr>
          <w:rFonts w:ascii="New Hero UltraLight" w:hAnsi="New Hero UltraLight"/>
        </w:rPr>
        <w:t xml:space="preserve">Elliptical bifaces comprise an understudied </w:t>
      </w:r>
      <w:r w:rsidR="005E72A1" w:rsidRPr="00C40348">
        <w:rPr>
          <w:rFonts w:ascii="New Hero UltraLight" w:hAnsi="New Hero UltraLight"/>
        </w:rPr>
        <w:t>category</w:t>
      </w:r>
      <w:r w:rsidRPr="00C40348">
        <w:rPr>
          <w:rFonts w:ascii="New Hero UltraLight" w:hAnsi="New Hero UltraLight"/>
        </w:rPr>
        <w:t xml:space="preserve"> of </w:t>
      </w:r>
      <w:r w:rsidR="00273598" w:rsidRPr="00C40348">
        <w:rPr>
          <w:rFonts w:ascii="New Hero UltraLight" w:hAnsi="New Hero UltraLight"/>
        </w:rPr>
        <w:t xml:space="preserve">Caddo </w:t>
      </w:r>
      <w:r w:rsidRPr="00C40348">
        <w:rPr>
          <w:rFonts w:ascii="New Hero UltraLight" w:hAnsi="New Hero UltraLight"/>
        </w:rPr>
        <w:t xml:space="preserve">material culture. </w:t>
      </w:r>
      <w:r w:rsidR="00CD487E" w:rsidRPr="00C40348">
        <w:rPr>
          <w:rFonts w:ascii="New Hero UltraLight" w:hAnsi="New Hero UltraLight"/>
        </w:rPr>
        <w:t xml:space="preserve">The elliptical bifaces from 41AN13 </w:t>
      </w:r>
      <w:r w:rsidR="00FF2898" w:rsidRPr="00C40348">
        <w:rPr>
          <w:rFonts w:ascii="New Hero UltraLight" w:hAnsi="New Hero UltraLight"/>
        </w:rPr>
        <w:t xml:space="preserve">(Jowell Farm) </w:t>
      </w:r>
      <w:r w:rsidR="00CD487E" w:rsidRPr="00C40348">
        <w:rPr>
          <w:rFonts w:ascii="New Hero UltraLight" w:hAnsi="New Hero UltraLight"/>
        </w:rPr>
        <w:t>were purchased by the Texas Archeological Research Laboratory (TARL) at The University of Texas at Austin on April 13, 1933, and the site is located near Kickapoo Springs Village, south of Frankston, Texas in Anderson County</w:t>
      </w:r>
      <w:r w:rsidR="00662726" w:rsidRPr="00C40348">
        <w:rPr>
          <w:rFonts w:ascii="New Hero UltraLight" w:hAnsi="New Hero UltraLight"/>
        </w:rPr>
        <w:t xml:space="preserve"> (Figure 1)</w:t>
      </w:r>
      <w:r w:rsidR="00CD487E" w:rsidRPr="00C40348">
        <w:rPr>
          <w:rFonts w:ascii="New Hero UltraLight" w:hAnsi="New Hero UltraLight"/>
        </w:rPr>
        <w:t>. The bifaces were excavated from a Caddo burial by a local farmer</w:t>
      </w:r>
      <w:r w:rsidR="00100EB2" w:rsidRPr="00C40348">
        <w:rPr>
          <w:rFonts w:ascii="New Hero UltraLight" w:hAnsi="New Hero UltraLight"/>
        </w:rPr>
        <w:t xml:space="preserve"> (George H. Adams)</w:t>
      </w:r>
      <w:r w:rsidR="00ED0842" w:rsidRPr="00C40348">
        <w:rPr>
          <w:rFonts w:ascii="New Hero UltraLight" w:hAnsi="New Hero UltraLight"/>
        </w:rPr>
        <w:t>,</w:t>
      </w:r>
      <w:r w:rsidR="007F530D" w:rsidRPr="00C40348">
        <w:rPr>
          <w:rFonts w:ascii="New Hero UltraLight" w:hAnsi="New Hero UltraLight"/>
        </w:rPr>
        <w:t xml:space="preserve"> are thought to be synchronous</w:t>
      </w:r>
      <w:r w:rsidR="00100EB2" w:rsidRPr="00C40348">
        <w:rPr>
          <w:rFonts w:ascii="New Hero UltraLight" w:hAnsi="New Hero UltraLight"/>
        </w:rPr>
        <w:t xml:space="preserve">, </w:t>
      </w:r>
      <w:r w:rsidR="00ED0842" w:rsidRPr="00C40348">
        <w:rPr>
          <w:rFonts w:ascii="New Hero UltraLight" w:hAnsi="New Hero UltraLight"/>
        </w:rPr>
        <w:t>and</w:t>
      </w:r>
      <w:r w:rsidR="006E3370" w:rsidRPr="00C40348">
        <w:rPr>
          <w:rFonts w:ascii="New Hero UltraLight" w:hAnsi="New Hero UltraLight"/>
        </w:rPr>
        <w:t xml:space="preserve"> no </w:t>
      </w:r>
      <w:r w:rsidR="00100EB2" w:rsidRPr="00C40348">
        <w:rPr>
          <w:rFonts w:ascii="New Hero UltraLight" w:hAnsi="New Hero UltraLight"/>
        </w:rPr>
        <w:t>additional</w:t>
      </w:r>
      <w:r w:rsidR="006E3370" w:rsidRPr="00C40348">
        <w:rPr>
          <w:rFonts w:ascii="New Hero UltraLight" w:hAnsi="New Hero UltraLight"/>
        </w:rPr>
        <w:t xml:space="preserve"> provenience information was</w:t>
      </w:r>
      <w:r w:rsidR="00100EB2" w:rsidRPr="00C40348">
        <w:rPr>
          <w:rFonts w:ascii="New Hero UltraLight" w:hAnsi="New Hero UltraLight"/>
        </w:rPr>
        <w:t xml:space="preserve"> provided. Of</w:t>
      </w:r>
      <w:r w:rsidR="00CD487E" w:rsidRPr="00C40348">
        <w:rPr>
          <w:rFonts w:ascii="New Hero UltraLight" w:hAnsi="New Hero UltraLight"/>
        </w:rPr>
        <w:t xml:space="preserve"> the 35 bifaces reportedly acquired by TARL, 18 could be located, and 13 of those are complete.</w:t>
      </w:r>
    </w:p>
    <w:p w14:paraId="467A36CA" w14:textId="2BE8E289" w:rsidR="008A6BA0" w:rsidRPr="002E395A" w:rsidRDefault="008A6BA0" w:rsidP="008A6BA0">
      <w:pPr>
        <w:jc w:val="both"/>
        <w:rPr>
          <w:rFonts w:ascii="New Hero Light" w:hAnsi="New Hero Light"/>
          <w:b/>
          <w:bCs/>
        </w:rPr>
      </w:pPr>
      <w:r w:rsidRPr="002E395A">
        <w:rPr>
          <w:rFonts w:ascii="New Hero Light" w:hAnsi="New Hero Light"/>
          <w:b/>
          <w:bCs/>
        </w:rPr>
        <w:t xml:space="preserve">Figure 1. Location of Jowell Farm and other Caddo sites where elliptical bifaces have been found, which includes all but one major drainage basin in the ancestral Caddo area (dashed/white), </w:t>
      </w:r>
      <w:r w:rsidR="007F530D" w:rsidRPr="002E395A">
        <w:rPr>
          <w:rFonts w:ascii="New Hero Light" w:hAnsi="New Hero Light"/>
          <w:b/>
          <w:bCs/>
        </w:rPr>
        <w:t xml:space="preserve">and </w:t>
      </w:r>
      <w:r w:rsidRPr="002E395A">
        <w:rPr>
          <w:rFonts w:ascii="New Hero Light" w:hAnsi="New Hero Light"/>
          <w:b/>
          <w:bCs/>
        </w:rPr>
        <w:t xml:space="preserve">where solid gray lines indicate geographic borders </w:t>
      </w:r>
      <w:r w:rsidR="007F530D" w:rsidRPr="002E395A">
        <w:rPr>
          <w:rFonts w:ascii="New Hero Light" w:hAnsi="New Hero Light"/>
          <w:b/>
          <w:bCs/>
        </w:rPr>
        <w:t>delimiting</w:t>
      </w:r>
      <w:r w:rsidRPr="002E395A">
        <w:rPr>
          <w:rFonts w:ascii="New Hero Light" w:hAnsi="New Hero Light"/>
          <w:b/>
          <w:bCs/>
        </w:rPr>
        <w:t xml:space="preserve"> Arkansas, Louisiana, Oklahoma, and Texas</w:t>
      </w:r>
      <w:r w:rsidR="00B32502" w:rsidRPr="002E395A">
        <w:rPr>
          <w:rFonts w:ascii="New Hero Light" w:hAnsi="New Hero Light"/>
          <w:b/>
          <w:bCs/>
        </w:rPr>
        <w:t xml:space="preserve"> (top); and seriation of Allen </w:t>
      </w:r>
      <w:r w:rsidR="00B32502" w:rsidRPr="002E395A">
        <w:rPr>
          <w:rFonts w:ascii="New Hero Light" w:hAnsi="New Hero Light"/>
          <w:b/>
          <w:bCs/>
        </w:rPr>
        <w:lastRenderedPageBreak/>
        <w:t>Phase burial contexts derived from Kleinschmidt (1982)</w:t>
      </w:r>
      <w:r w:rsidR="00E00519" w:rsidRPr="002E395A">
        <w:rPr>
          <w:rFonts w:ascii="New Hero Light" w:hAnsi="New Hero Light"/>
          <w:b/>
          <w:bCs/>
        </w:rPr>
        <w:t xml:space="preserve">, </w:t>
      </w:r>
      <w:r w:rsidR="00ED0842" w:rsidRPr="002E395A">
        <w:rPr>
          <w:rFonts w:ascii="New Hero Light" w:hAnsi="New Hero Light"/>
          <w:b/>
          <w:bCs/>
        </w:rPr>
        <w:t>for which the sequence</w:t>
      </w:r>
      <w:r w:rsidR="00E00519" w:rsidRPr="002E395A">
        <w:rPr>
          <w:rFonts w:ascii="New Hero Light" w:hAnsi="New Hero Light"/>
          <w:b/>
          <w:bCs/>
        </w:rPr>
        <w:t xml:space="preserve"> runs from bottom to top, illustrating 41AN13 as the earliest</w:t>
      </w:r>
      <w:r w:rsidR="00ED0842" w:rsidRPr="002E395A">
        <w:rPr>
          <w:rFonts w:ascii="New Hero Light" w:hAnsi="New Hero Light"/>
          <w:b/>
          <w:bCs/>
        </w:rPr>
        <w:t xml:space="preserve"> Allen Phase site</w:t>
      </w:r>
      <w:r w:rsidR="00E00519" w:rsidRPr="002E395A">
        <w:rPr>
          <w:rFonts w:ascii="New Hero Light" w:hAnsi="New Hero Light"/>
          <w:b/>
          <w:bCs/>
        </w:rPr>
        <w:t xml:space="preserve"> and 41AN21 as the latest</w:t>
      </w:r>
      <w:r w:rsidR="00B32502" w:rsidRPr="002E395A">
        <w:rPr>
          <w:rFonts w:ascii="New Hero Light" w:hAnsi="New Hero Light"/>
          <w:b/>
          <w:bCs/>
        </w:rPr>
        <w:t>.</w:t>
      </w:r>
    </w:p>
    <w:p w14:paraId="67632CA7" w14:textId="0223E326" w:rsidR="00662726" w:rsidRPr="00C40348" w:rsidRDefault="00FF6F86" w:rsidP="008C6829">
      <w:pPr>
        <w:jc w:val="both"/>
        <w:rPr>
          <w:rFonts w:ascii="New Hero UltraLight" w:hAnsi="New Hero UltraLight"/>
        </w:rPr>
      </w:pPr>
      <w:r w:rsidRPr="00C40348">
        <w:rPr>
          <w:rFonts w:ascii="New Hero UltraLight" w:hAnsi="New Hero UltraLight"/>
        </w:rPr>
        <w:t xml:space="preserve">Due </w:t>
      </w:r>
      <w:r w:rsidR="000409EC" w:rsidRPr="00C40348">
        <w:rPr>
          <w:rFonts w:ascii="New Hero UltraLight" w:hAnsi="New Hero UltraLight"/>
        </w:rPr>
        <w:t xml:space="preserve">to the absence of evidence for local production and </w:t>
      </w:r>
      <w:r w:rsidRPr="00C40348">
        <w:rPr>
          <w:rFonts w:ascii="New Hero UltraLight" w:hAnsi="New Hero UltraLight"/>
        </w:rPr>
        <w:t>the dearth of locally-available raw materials of suitable size and quality needed to produce the elliptical bifaces</w:t>
      </w:r>
      <w:r w:rsidR="009F65D5" w:rsidRPr="00C40348">
        <w:rPr>
          <w:rFonts w:ascii="New Hero UltraLight" w:hAnsi="New Hero UltraLight"/>
        </w:rPr>
        <w:t xml:space="preserve"> </w:t>
      </w:r>
      <w:r w:rsidR="009F65D5"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Selden Jr.&lt;/Author&gt;&lt;Year&gt;2021&lt;/Year&gt;&lt;RecNum&gt;8476&lt;/RecNum&gt;&lt;Prefix&gt;see &lt;/Prefix&gt;&lt;Suffix&gt;:Figure 2&lt;/Suffix&gt;&lt;DisplayText&gt;(see Selden Jr. et al. 2021:Figure 2)&lt;/DisplayText&gt;&lt;record&gt;&lt;rec-number&gt;8476&lt;/rec-number&gt;&lt;foreign-keys&gt;&lt;key app="EN" db-id="p9azfz2xyws25gedrz4p5ae4sa9vdterwtrd" timestamp="1676990266" guid="2b47f4d0-43eb-4cc2-bd9b-e2775a2386f8"&gt;8476&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9F65D5" w:rsidRPr="00C40348">
        <w:rPr>
          <w:rFonts w:ascii="New Hero UltraLight" w:hAnsi="New Hero UltraLight"/>
        </w:rPr>
        <w:fldChar w:fldCharType="separate"/>
      </w:r>
      <w:r w:rsidR="007219BD" w:rsidRPr="00C40348">
        <w:rPr>
          <w:rFonts w:ascii="New Hero UltraLight" w:hAnsi="New Hero UltraLight"/>
          <w:noProof/>
        </w:rPr>
        <w:t>(</w:t>
      </w:r>
      <w:hyperlink w:anchor="_ENREF_80" w:tooltip="Selden Jr., 2021 #8476" w:history="1">
        <w:r w:rsidR="00DE2D12" w:rsidRPr="00C40348">
          <w:rPr>
            <w:rStyle w:val="Hyperlink"/>
            <w:rFonts w:ascii="New Hero UltraLight" w:hAnsi="New Hero UltraLight"/>
          </w:rPr>
          <w:t>see Selden Jr. et al. 2021:Figure 2</w:t>
        </w:r>
      </w:hyperlink>
      <w:r w:rsidR="007219BD" w:rsidRPr="00C40348">
        <w:rPr>
          <w:rFonts w:ascii="New Hero UltraLight" w:hAnsi="New Hero UltraLight"/>
          <w:noProof/>
        </w:rPr>
        <w:t>)</w:t>
      </w:r>
      <w:r w:rsidR="009F65D5" w:rsidRPr="00C40348">
        <w:rPr>
          <w:rFonts w:ascii="New Hero UltraLight" w:hAnsi="New Hero UltraLight"/>
        </w:rPr>
        <w:fldChar w:fldCharType="end"/>
      </w:r>
      <w:r w:rsidRPr="00C40348">
        <w:rPr>
          <w:rFonts w:ascii="New Hero UltraLight" w:hAnsi="New Hero UltraLight"/>
        </w:rPr>
        <w:t xml:space="preserve">, an assumption also made for Gahagan bifaces from the ancestral Caddo region </w:t>
      </w:r>
      <w:r w:rsidRPr="00C40348">
        <w:rPr>
          <w:rFonts w:ascii="New Hero UltraLight" w:hAnsi="New Hero UltraLight"/>
        </w:rPr>
        <w:fldChar w:fldCharType="begin">
          <w:fldData xml:space="preserve">PEVuZE5vdGU+PENpdGU+PEF1dGhvcj5TZWxkZW4gSnIuPC9BdXRob3I+PFllYXI+MjAyMDwvWWVh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TZWxkZW4gSnIuPC9BdXRob3I+PFllYXI+MjAyMDwvWWVh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Pr="00C40348">
        <w:rPr>
          <w:rFonts w:ascii="New Hero UltraLight" w:hAnsi="New Hero UltraLight"/>
        </w:rPr>
        <w:fldChar w:fldCharType="separate"/>
      </w:r>
      <w:r w:rsidR="00DE2D12" w:rsidRPr="00C40348">
        <w:rPr>
          <w:rFonts w:ascii="New Hero UltraLight" w:hAnsi="New Hero UltraLight"/>
          <w:noProof/>
        </w:rPr>
        <w:t>(</w:t>
      </w:r>
      <w:hyperlink w:anchor="_ENREF_81" w:tooltip="Selden Jr., 2020 #10708" w:history="1">
        <w:r w:rsidR="00DE2D12" w:rsidRPr="00C40348">
          <w:rPr>
            <w:rStyle w:val="Hyperlink"/>
            <w:rFonts w:ascii="New Hero UltraLight" w:hAnsi="New Hero UltraLight"/>
          </w:rPr>
          <w:t>Selden Jr., Dockall, and Dubied 2020</w:t>
        </w:r>
      </w:hyperlink>
      <w:r w:rsidR="00DE2D12" w:rsidRPr="00C40348">
        <w:rPr>
          <w:rFonts w:ascii="New Hero UltraLight" w:hAnsi="New Hero UltraLight"/>
          <w:noProof/>
        </w:rPr>
        <w:t xml:space="preserve">; </w:t>
      </w:r>
      <w:hyperlink w:anchor="_ENREF_82" w:tooltip="Selden Jr., 2018 #10564" w:history="1">
        <w:r w:rsidR="00DE2D12" w:rsidRPr="00C40348">
          <w:rPr>
            <w:rStyle w:val="Hyperlink"/>
            <w:rFonts w:ascii="New Hero UltraLight" w:hAnsi="New Hero UltraLight"/>
          </w:rPr>
          <w:t>Selden Jr., Dockall, and Shafer 2018</w:t>
        </w:r>
      </w:hyperlink>
      <w:r w:rsidR="00DE2D12"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the</w:t>
      </w:r>
      <w:r w:rsidR="009F65D5" w:rsidRPr="00C40348">
        <w:rPr>
          <w:rFonts w:ascii="New Hero UltraLight" w:hAnsi="New Hero UltraLight"/>
        </w:rPr>
        <w:t xml:space="preserve"> elliptical</w:t>
      </w:r>
      <w:r w:rsidRPr="00C40348">
        <w:rPr>
          <w:rFonts w:ascii="New Hero UltraLight" w:hAnsi="New Hero UltraLight"/>
        </w:rPr>
        <w:t xml:space="preserve"> bifaces are thought to have been imported </w:t>
      </w:r>
      <w:r w:rsidR="004464CE" w:rsidRPr="00C40348">
        <w:rPr>
          <w:rFonts w:ascii="New Hero UltraLight" w:hAnsi="New Hero UltraLight"/>
        </w:rPr>
        <w:t xml:space="preserve">by the Caddo </w:t>
      </w:r>
      <w:r w:rsidRPr="00C40348">
        <w:rPr>
          <w:rFonts w:ascii="New Hero UltraLight" w:hAnsi="New Hero UltraLight"/>
        </w:rPr>
        <w:t xml:space="preserve">through trade and/or exchange. </w:t>
      </w:r>
      <w:r w:rsidR="008A6BA0" w:rsidRPr="00C40348">
        <w:rPr>
          <w:rFonts w:ascii="New Hero UltraLight" w:hAnsi="New Hero UltraLight"/>
        </w:rPr>
        <w:t>Due</w:t>
      </w:r>
      <w:r w:rsidR="00BE6196" w:rsidRPr="00C40348">
        <w:rPr>
          <w:rFonts w:ascii="New Hero UltraLight" w:hAnsi="New Hero UltraLight"/>
        </w:rPr>
        <w:t xml:space="preserve"> both</w:t>
      </w:r>
      <w:r w:rsidR="008A6BA0" w:rsidRPr="00C40348">
        <w:rPr>
          <w:rFonts w:ascii="New Hero UltraLight" w:hAnsi="New Hero UltraLight"/>
        </w:rPr>
        <w:t xml:space="preserve"> to their size and the colors</w:t>
      </w:r>
      <w:r w:rsidR="00BE6196" w:rsidRPr="00C40348">
        <w:rPr>
          <w:rFonts w:ascii="New Hero UltraLight" w:hAnsi="New Hero UltraLight"/>
        </w:rPr>
        <w:t xml:space="preserve"> </w:t>
      </w:r>
      <w:r w:rsidR="008A6BA0" w:rsidRPr="00C40348">
        <w:rPr>
          <w:rFonts w:ascii="New Hero UltraLight" w:hAnsi="New Hero UltraLight"/>
        </w:rPr>
        <w:t xml:space="preserve">that the </w:t>
      </w:r>
      <w:r w:rsidR="00B962A1" w:rsidRPr="00C40348">
        <w:rPr>
          <w:rFonts w:ascii="New Hero UltraLight" w:hAnsi="New Hero UltraLight"/>
        </w:rPr>
        <w:t xml:space="preserve">elliptical </w:t>
      </w:r>
      <w:r w:rsidR="008A6BA0" w:rsidRPr="00C40348">
        <w:rPr>
          <w:rFonts w:ascii="New Hero UltraLight" w:hAnsi="New Hero UltraLight"/>
        </w:rPr>
        <w:t xml:space="preserve">bifaces fluoresce when examined beneath high and low </w:t>
      </w:r>
      <w:r w:rsidR="00E12EF4" w:rsidRPr="00C40348">
        <w:rPr>
          <w:rFonts w:ascii="New Hero UltraLight" w:hAnsi="New Hero UltraLight"/>
        </w:rPr>
        <w:t>frequency</w:t>
      </w:r>
      <w:r w:rsidR="00D146E7" w:rsidRPr="00C40348">
        <w:rPr>
          <w:rFonts w:ascii="New Hero UltraLight" w:hAnsi="New Hero UltraLight"/>
        </w:rPr>
        <w:t xml:space="preserve"> ultraviolet </w:t>
      </w:r>
      <w:r w:rsidR="008A6BA0" w:rsidRPr="00C40348">
        <w:rPr>
          <w:rFonts w:ascii="New Hero UltraLight" w:hAnsi="New Hero UltraLight"/>
        </w:rPr>
        <w:t>light</w:t>
      </w:r>
      <w:r w:rsidR="00BE6196" w:rsidRPr="00C40348">
        <w:rPr>
          <w:rFonts w:ascii="New Hero UltraLight" w:hAnsi="New Hero UltraLight"/>
        </w:rPr>
        <w:t xml:space="preserve"> (orange-amber)</w:t>
      </w:r>
      <w:r w:rsidR="008A6BA0" w:rsidRPr="00C40348">
        <w:rPr>
          <w:rFonts w:ascii="New Hero UltraLight" w:hAnsi="New Hero UltraLight"/>
        </w:rPr>
        <w:t xml:space="preserve">, </w:t>
      </w:r>
      <w:r w:rsidR="00B962A1" w:rsidRPr="00C40348">
        <w:rPr>
          <w:rFonts w:ascii="New Hero UltraLight" w:hAnsi="New Hero UltraLight"/>
        </w:rPr>
        <w:t>all</w:t>
      </w:r>
      <w:r w:rsidR="008A6BA0" w:rsidRPr="00C40348">
        <w:rPr>
          <w:rFonts w:ascii="New Hero UltraLight" w:hAnsi="New Hero UltraLight"/>
        </w:rPr>
        <w:t xml:space="preserve"> bifaces are thought to have been manufactured using Edwards chert</w:t>
      </w:r>
      <w:r w:rsidR="00D927C2" w:rsidRPr="00C40348">
        <w:rPr>
          <w:rFonts w:ascii="New Hero UltraLight" w:hAnsi="New Hero UltraLight"/>
        </w:rPr>
        <w:t xml:space="preserve"> </w:t>
      </w:r>
      <w:r w:rsidR="00D927C2" w:rsidRPr="00C40348">
        <w:rPr>
          <w:rFonts w:ascii="New Hero UltraLight" w:hAnsi="New Hero UltraLight"/>
        </w:rPr>
        <w:fldChar w:fldCharType="begin">
          <w:fldData xml:space="preserve">PEVuZE5vdGU+PENpdGU+PEF1dGhvcj5Ib2ZtYW48L0F1dGhvcj48WWVhcj4xOTkxPC9ZZWFyPjxS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Ib2ZtYW48L0F1dGhvcj48WWVhcj4xOTkxPC9ZZWFyPjxS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D927C2" w:rsidRPr="00C40348">
        <w:rPr>
          <w:rFonts w:ascii="New Hero UltraLight" w:hAnsi="New Hero UltraLight"/>
        </w:rPr>
        <w:fldChar w:fldCharType="separate"/>
      </w:r>
      <w:r w:rsidR="007219BD" w:rsidRPr="00C40348">
        <w:rPr>
          <w:rFonts w:ascii="New Hero UltraLight" w:hAnsi="New Hero UltraLight"/>
          <w:noProof/>
        </w:rPr>
        <w:t>(</w:t>
      </w:r>
      <w:hyperlink w:anchor="_ENREF_46" w:tooltip="Hofman, 1991 #11260" w:history="1">
        <w:r w:rsidR="00DE2D12" w:rsidRPr="00C40348">
          <w:rPr>
            <w:rStyle w:val="Hyperlink"/>
            <w:rFonts w:ascii="New Hero UltraLight" w:hAnsi="New Hero UltraLight"/>
          </w:rPr>
          <w:t>Hofman, Todd, and Collins 1991</w:t>
        </w:r>
      </w:hyperlink>
      <w:r w:rsidR="007219BD" w:rsidRPr="00C40348">
        <w:rPr>
          <w:rFonts w:ascii="New Hero UltraLight" w:hAnsi="New Hero UltraLight"/>
          <w:noProof/>
        </w:rPr>
        <w:t xml:space="preserve">; </w:t>
      </w:r>
      <w:hyperlink w:anchor="_ENREF_44" w:tooltip="Hillsman, 1992 #11258" w:history="1">
        <w:r w:rsidR="00DE2D12" w:rsidRPr="00C40348">
          <w:rPr>
            <w:rStyle w:val="Hyperlink"/>
            <w:rFonts w:ascii="New Hero UltraLight" w:hAnsi="New Hero UltraLight"/>
          </w:rPr>
          <w:t>Hillsman 1992</w:t>
        </w:r>
      </w:hyperlink>
      <w:r w:rsidR="007219BD" w:rsidRPr="00C40348">
        <w:rPr>
          <w:rFonts w:ascii="New Hero UltraLight" w:hAnsi="New Hero UltraLight"/>
          <w:noProof/>
        </w:rPr>
        <w:t xml:space="preserve">; </w:t>
      </w:r>
      <w:hyperlink w:anchor="_ENREF_72" w:tooltip="Reitze, 2012 #11261" w:history="1">
        <w:r w:rsidR="00DE2D12" w:rsidRPr="00C40348">
          <w:rPr>
            <w:rStyle w:val="Hyperlink"/>
            <w:rFonts w:ascii="New Hero UltraLight" w:hAnsi="New Hero UltraLight"/>
          </w:rPr>
          <w:t>Reitze, Sinkovec, and Huckell 2012</w:t>
        </w:r>
      </w:hyperlink>
      <w:r w:rsidR="007219BD" w:rsidRPr="00C40348">
        <w:rPr>
          <w:rFonts w:ascii="New Hero UltraLight" w:hAnsi="New Hero UltraLight"/>
          <w:noProof/>
        </w:rPr>
        <w:t xml:space="preserve">; </w:t>
      </w:r>
      <w:hyperlink w:anchor="_ENREF_45" w:tooltip="Hofman, 1990 #11259" w:history="1">
        <w:r w:rsidR="00DE2D12" w:rsidRPr="00C40348">
          <w:rPr>
            <w:rStyle w:val="Hyperlink"/>
            <w:rFonts w:ascii="New Hero UltraLight" w:hAnsi="New Hero UltraLight"/>
          </w:rPr>
          <w:t>Hofman 1990</w:t>
        </w:r>
      </w:hyperlink>
      <w:r w:rsidR="007219BD" w:rsidRPr="00C40348">
        <w:rPr>
          <w:rFonts w:ascii="New Hero UltraLight" w:hAnsi="New Hero UltraLight"/>
          <w:noProof/>
        </w:rPr>
        <w:t xml:space="preserve">; </w:t>
      </w:r>
      <w:hyperlink w:anchor="_ENREF_37" w:tooltip="Gonzalez, 2014 #11262" w:history="1">
        <w:r w:rsidR="00DE2D12" w:rsidRPr="00C40348">
          <w:rPr>
            <w:rStyle w:val="Hyperlink"/>
            <w:rFonts w:ascii="New Hero UltraLight" w:hAnsi="New Hero UltraLight"/>
          </w:rPr>
          <w:t>Gonzalez et al. 2014</w:t>
        </w:r>
      </w:hyperlink>
      <w:r w:rsidR="007219BD" w:rsidRPr="00C40348">
        <w:rPr>
          <w:rFonts w:ascii="New Hero UltraLight" w:hAnsi="New Hero UltraLight"/>
          <w:noProof/>
        </w:rPr>
        <w:t>)</w:t>
      </w:r>
      <w:r w:rsidR="00D927C2" w:rsidRPr="00C40348">
        <w:rPr>
          <w:rFonts w:ascii="New Hero UltraLight" w:hAnsi="New Hero UltraLight"/>
        </w:rPr>
        <w:fldChar w:fldCharType="end"/>
      </w:r>
      <w:r w:rsidR="008A6BA0" w:rsidRPr="00C40348">
        <w:rPr>
          <w:rFonts w:ascii="New Hero UltraLight" w:hAnsi="New Hero UltraLight"/>
        </w:rPr>
        <w:t xml:space="preserve">. </w:t>
      </w:r>
      <w:r w:rsidR="000E536C" w:rsidRPr="00C40348">
        <w:rPr>
          <w:rFonts w:ascii="New Hero UltraLight" w:hAnsi="New Hero UltraLight"/>
        </w:rPr>
        <w:t xml:space="preserve">This study </w:t>
      </w:r>
      <w:r w:rsidR="002875E9" w:rsidRPr="00C40348">
        <w:rPr>
          <w:rFonts w:ascii="New Hero UltraLight" w:hAnsi="New Hero UltraLight"/>
        </w:rPr>
        <w:t xml:space="preserve">asks whether raw material </w:t>
      </w:r>
      <w:r w:rsidR="00B95810" w:rsidRPr="00C40348">
        <w:rPr>
          <w:rFonts w:ascii="New Hero UltraLight" w:hAnsi="New Hero UltraLight"/>
        </w:rPr>
        <w:t xml:space="preserve">color </w:t>
      </w:r>
      <w:r w:rsidR="007F530D" w:rsidRPr="00C40348">
        <w:rPr>
          <w:rFonts w:ascii="New Hero UltraLight" w:hAnsi="New Hero UltraLight"/>
        </w:rPr>
        <w:t>was</w:t>
      </w:r>
      <w:r w:rsidR="002875E9" w:rsidRPr="00C40348">
        <w:rPr>
          <w:rFonts w:ascii="New Hero UltraLight" w:hAnsi="New Hero UltraLight"/>
        </w:rPr>
        <w:t xml:space="preserve"> a determining factor </w:t>
      </w:r>
      <w:r w:rsidR="007F530D" w:rsidRPr="00C40348">
        <w:rPr>
          <w:rFonts w:ascii="New Hero UltraLight" w:hAnsi="New Hero UltraLight"/>
        </w:rPr>
        <w:t>that impacted</w:t>
      </w:r>
      <w:r w:rsidR="002875E9" w:rsidRPr="00C40348">
        <w:rPr>
          <w:rFonts w:ascii="New Hero UltraLight" w:hAnsi="New Hero UltraLight"/>
        </w:rPr>
        <w:t xml:space="preserve"> elliptical biface morphology.</w:t>
      </w:r>
    </w:p>
    <w:p w14:paraId="58CD093D" w14:textId="070355AF" w:rsidR="00F1136D" w:rsidRPr="00C40348" w:rsidRDefault="00713B6B" w:rsidP="00E54F55">
      <w:pPr>
        <w:jc w:val="both"/>
        <w:rPr>
          <w:rFonts w:ascii="New Hero UltraLight" w:hAnsi="New Hero UltraLight"/>
        </w:rPr>
      </w:pPr>
      <w:r w:rsidRPr="00C40348">
        <w:rPr>
          <w:rFonts w:ascii="New Hero UltraLight" w:hAnsi="New Hero UltraLight"/>
        </w:rPr>
        <w:t xml:space="preserve">Temporally, 41AN13 is </w:t>
      </w:r>
      <w:r w:rsidR="00834DF7" w:rsidRPr="00C40348">
        <w:rPr>
          <w:rFonts w:ascii="New Hero UltraLight" w:hAnsi="New Hero UltraLight"/>
        </w:rPr>
        <w:t xml:space="preserve">thought to be </w:t>
      </w:r>
      <w:r w:rsidR="00BA32C6" w:rsidRPr="00C40348">
        <w:rPr>
          <w:rFonts w:ascii="New Hero UltraLight" w:hAnsi="New Hero UltraLight"/>
        </w:rPr>
        <w:t>the earliest of</w:t>
      </w:r>
      <w:r w:rsidRPr="00C40348">
        <w:rPr>
          <w:rFonts w:ascii="New Hero UltraLight" w:hAnsi="New Hero UltraLight"/>
        </w:rPr>
        <w:t xml:space="preserve"> the five sites—others include 41AN21, 41AN26, 41CE6, and 41CE12—that </w:t>
      </w:r>
      <w:hyperlink w:anchor="_ENREF_56" w:tooltip="Kleinschmidt, 1982 #11204" w:history="1">
        <w:r w:rsidR="00DE2D12" w:rsidRPr="00C40348">
          <w:rPr>
            <w:rStyle w:val="Hyperlink"/>
            <w:rFonts w:ascii="New Hero UltraLight" w:hAnsi="New Hero UltraLight"/>
          </w:rPr>
          <w:t>Kleinschmidt (1982:213-220)</w:t>
        </w:r>
        <w:r w:rsidR="00DE2D12"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AuthorYear="1"&gt;&lt;Author&gt;Kleinschmidt&lt;/Author&gt;&lt;Year&gt;1982&lt;/Year&gt;&lt;RecNum&gt;11204&lt;/RecNum&gt;&lt;Suffix&gt;:213-220&lt;/Suffix&gt;&lt;DisplayText&gt;Kleinschmidt (1982:213-220)&lt;/DisplayText&gt;&lt;record&gt;&lt;rec-number&gt;11204&lt;/rec-number&gt;&lt;foreign-keys&gt;&lt;key app="EN" db-id="p9azfz2xyws25gedrz4p5ae4sa9vdterwtrd" timestamp="1677235142" guid="735665a7-8a8f-4006-8f6b-63b18fdce824"&gt;11204&lt;/key&gt;&lt;/foreign-keys&gt;&lt;ref-type name="Thesis"&gt;32&lt;/ref-type&gt;&lt;contributors&gt;&lt;authors&gt;&lt;author&gt;Kleinschmidt, Ulrich K. W.&lt;/author&gt;&lt;/authors&gt;&lt;/contributors&gt;&lt;titles&gt;&lt;title&gt;Review and Analysis of the A. C. Saunders Site, 41AN19, Anderson County, Texas&lt;/title&gt;&lt;secondary-title&gt;Department of Anthropology&lt;/secondary-title&gt;&lt;/titles&gt;&lt;volume&gt;MA Thesis&lt;/volume&gt;&lt;dates&gt;&lt;year&gt;1982&lt;/year&gt;&lt;/dates&gt;&lt;pub-location&gt;Austin&lt;/pub-location&gt;&lt;publisher&gt;The University of Texas&lt;/publisher&gt;&lt;urls&gt;&lt;/urls&gt;&lt;/record&gt;&lt;/Cite&gt;&lt;/EndNote&gt;</w:instrText>
        </w:r>
        <w:r w:rsidR="00DE2D12" w:rsidRPr="00C40348">
          <w:rPr>
            <w:rFonts w:ascii="New Hero UltraLight" w:hAnsi="New Hero UltraLight"/>
          </w:rPr>
          <w:fldChar w:fldCharType="separate"/>
        </w:r>
        <w:r w:rsidR="00DE2D12" w:rsidRPr="00C40348">
          <w:rPr>
            <w:rFonts w:ascii="New Hero UltraLight" w:hAnsi="New Hero UltraLight"/>
          </w:rPr>
          <w:fldChar w:fldCharType="end"/>
        </w:r>
      </w:hyperlink>
      <w:r w:rsidRPr="00C40348">
        <w:rPr>
          <w:rFonts w:ascii="New Hero UltraLight" w:hAnsi="New Hero UltraLight"/>
        </w:rPr>
        <w:t xml:space="preserve"> analyzed when he </w:t>
      </w:r>
      <w:r w:rsidR="00BC6FE8" w:rsidRPr="00C40348">
        <w:rPr>
          <w:rFonts w:ascii="New Hero UltraLight" w:hAnsi="New Hero UltraLight"/>
        </w:rPr>
        <w:t xml:space="preserve">built upon the work of </w:t>
      </w:r>
      <w:hyperlink w:anchor="_ENREF_14" w:tooltip="Cole, 1975 #5620" w:history="1">
        <w:r w:rsidR="00DE2D12" w:rsidRPr="00C40348">
          <w:rPr>
            <w:rStyle w:val="Hyperlink"/>
            <w:rFonts w:ascii="New Hero UltraLight" w:hAnsi="New Hero UltraLight"/>
          </w:rPr>
          <w:t>Cole (1975)</w:t>
        </w:r>
        <w:r w:rsidR="00DE2D12"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AuthorYear="1"&gt;&lt;Author&gt;Cole&lt;/Author&gt;&lt;Year&gt;1975&lt;/Year&gt;&lt;RecNum&gt;5620&lt;/RecNum&gt;&lt;DisplayText&gt;Cole (1975)&lt;/DisplayText&gt;&lt;record&gt;&lt;rec-number&gt;5620&lt;/rec-number&gt;&lt;foreign-keys&gt;&lt;key app="EN" db-id="p9azfz2xyws25gedrz4p5ae4sa9vdterwtrd" timestamp="1676918461" guid="238fc5e1-3eb8-48a6-b823-86c9cfaf712e"&gt;5620&lt;/key&gt;&lt;/foreign-keys&gt;&lt;ref-type name="Thesis"&gt;32&lt;/ref-type&gt;&lt;contributors&gt;&lt;authors&gt;&lt;author&gt;Cole, Nancy M.&lt;/author&gt;&lt;/authors&gt;&lt;/contributors&gt;&lt;titles&gt;&lt;title&gt;Early Historic Caddoan Mortuary Practices in the Upper Neches Drainage, East Texas&lt;/title&gt;&lt;secondary-title&gt;Department of Anthropology&lt;/secondary-title&gt;&lt;/titles&gt;&lt;volume&gt;Master&amp;apos;s Thesis&lt;/volume&gt;&lt;dates&gt;&lt;year&gt;1975&lt;/year&gt;&lt;/dates&gt;&lt;pub-location&gt;Austin&lt;/pub-location&gt;&lt;publisher&gt;The University of Texas&lt;/publisher&gt;&lt;urls&gt;&lt;/urls&gt;&lt;/record&gt;&lt;/Cite&gt;&lt;/EndNote&gt;</w:instrText>
        </w:r>
        <w:r w:rsidR="00DE2D12" w:rsidRPr="00C40348">
          <w:rPr>
            <w:rFonts w:ascii="New Hero UltraLight" w:hAnsi="New Hero UltraLight"/>
          </w:rPr>
          <w:fldChar w:fldCharType="separate"/>
        </w:r>
        <w:r w:rsidR="00DE2D12" w:rsidRPr="00C40348">
          <w:rPr>
            <w:rFonts w:ascii="New Hero UltraLight" w:hAnsi="New Hero UltraLight"/>
          </w:rPr>
          <w:fldChar w:fldCharType="end"/>
        </w:r>
      </w:hyperlink>
      <w:r w:rsidRPr="00C40348">
        <w:rPr>
          <w:rFonts w:ascii="New Hero UltraLight" w:hAnsi="New Hero UltraLight"/>
        </w:rPr>
        <w:t xml:space="preserve"> </w:t>
      </w:r>
      <w:r w:rsidR="00BC6FE8" w:rsidRPr="00C40348">
        <w:rPr>
          <w:rFonts w:ascii="New Hero UltraLight" w:hAnsi="New Hero UltraLight"/>
        </w:rPr>
        <w:t>to</w:t>
      </w:r>
      <w:r w:rsidRPr="00C40348">
        <w:rPr>
          <w:rFonts w:ascii="New Hero UltraLight" w:hAnsi="New Hero UltraLight"/>
        </w:rPr>
        <w:t xml:space="preserve"> propose the Allen Phase</w:t>
      </w:r>
      <w:r w:rsidR="005B1EEA" w:rsidRPr="00C40348">
        <w:rPr>
          <w:rFonts w:ascii="New Hero UltraLight" w:hAnsi="New Hero UltraLight"/>
        </w:rPr>
        <w:t xml:space="preserve"> in northeast Texas</w:t>
      </w:r>
      <w:r w:rsidRPr="00C40348">
        <w:rPr>
          <w:rFonts w:ascii="New Hero UltraLight" w:hAnsi="New Hero UltraLight"/>
        </w:rPr>
        <w:t xml:space="preserve">. </w:t>
      </w:r>
      <w:r w:rsidR="00394377" w:rsidRPr="00C40348">
        <w:rPr>
          <w:rFonts w:ascii="New Hero UltraLight" w:hAnsi="New Hero UltraLight"/>
        </w:rPr>
        <w:t>The single radiocarbon date</w:t>
      </w:r>
      <w:r w:rsidR="00704F7C" w:rsidRPr="00C40348">
        <w:rPr>
          <w:rFonts w:ascii="New Hero UltraLight" w:hAnsi="New Hero UltraLight"/>
        </w:rPr>
        <w:t xml:space="preserve"> from 41AN21 </w:t>
      </w:r>
      <w:r w:rsidR="00394377" w:rsidRPr="00C40348">
        <w:rPr>
          <w:rFonts w:ascii="New Hero UltraLight" w:hAnsi="New Hero UltraLight"/>
        </w:rPr>
        <w:t>was recalibrated</w:t>
      </w:r>
      <w:r w:rsidR="00E00519" w:rsidRPr="00C40348">
        <w:rPr>
          <w:rFonts w:ascii="New Hero UltraLight" w:hAnsi="New Hero UltraLight"/>
        </w:rPr>
        <w:t>, and articulates with the end of this series</w:t>
      </w:r>
      <w:r w:rsidR="00704F7C" w:rsidRPr="00C40348">
        <w:rPr>
          <w:rFonts w:ascii="New Hero UltraLight" w:hAnsi="New Hero UltraLight"/>
        </w:rPr>
        <w:t xml:space="preserve"> (</w:t>
      </w:r>
      <w:hyperlink r:id="rId8" w:history="1">
        <w:r w:rsidR="00394377" w:rsidRPr="00C40348">
          <w:rPr>
            <w:rStyle w:val="Hyperlink"/>
            <w:rFonts w:ascii="New Hero UltraLight" w:hAnsi="New Hero UltraLight"/>
          </w:rPr>
          <w:t>Supplementary Materials</w:t>
        </w:r>
      </w:hyperlink>
      <w:r w:rsidR="00704F7C" w:rsidRPr="00C40348">
        <w:rPr>
          <w:rFonts w:ascii="New Hero UltraLight" w:hAnsi="New Hero UltraLight"/>
        </w:rPr>
        <w:t>)</w:t>
      </w:r>
      <w:r w:rsidR="00394377" w:rsidRPr="00C40348">
        <w:rPr>
          <w:rFonts w:ascii="New Hero UltraLight" w:hAnsi="New Hero UltraLight"/>
        </w:rPr>
        <w:t xml:space="preserve">. </w:t>
      </w:r>
      <w:r w:rsidR="000F68FD" w:rsidRPr="00C40348">
        <w:rPr>
          <w:rFonts w:ascii="New Hero UltraLight" w:hAnsi="New Hero UltraLight"/>
        </w:rPr>
        <w:t>Pulling directly from Kleinschmidt’s (1982:220)</w:t>
      </w:r>
      <w:r w:rsidR="000F68FD"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Hidden="1"&gt;&lt;Author&gt;Kleinschmidt&lt;/Author&gt;&lt;Year&gt;1982&lt;/Year&gt;&lt;RecNum&gt;11204&lt;/RecNum&gt;&lt;record&gt;&lt;rec-number&gt;11204&lt;/rec-number&gt;&lt;foreign-keys&gt;&lt;key app="EN" db-id="p9azfz2xyws25gedrz4p5ae4sa9vdterwtrd" timestamp="1677235142" guid="735665a7-8a8f-4006-8f6b-63b18fdce824"&gt;11204&lt;/key&gt;&lt;/foreign-keys&gt;&lt;ref-type name="Thesis"&gt;32&lt;/ref-type&gt;&lt;contributors&gt;&lt;authors&gt;&lt;author&gt;Kleinschmidt, Ulrich K. W.&lt;/author&gt;&lt;/authors&gt;&lt;/contributors&gt;&lt;titles&gt;&lt;title&gt;Review and Analysis of the A. C. Saunders Site, 41AN19, Anderson County, Texas&lt;/title&gt;&lt;secondary-title&gt;Department of Anthropology&lt;/secondary-title&gt;&lt;/titles&gt;&lt;volume&gt;MA Thesis&lt;/volume&gt;&lt;dates&gt;&lt;year&gt;1982&lt;/year&gt;&lt;/dates&gt;&lt;pub-location&gt;Austin&lt;/pub-location&gt;&lt;publisher&gt;The University of Texas&lt;/publisher&gt;&lt;urls&gt;&lt;/urls&gt;&lt;/record&gt;&lt;/Cite&gt;&lt;/EndNote&gt;</w:instrText>
      </w:r>
      <w:r w:rsidR="00000000" w:rsidRPr="00C40348">
        <w:rPr>
          <w:rFonts w:ascii="New Hero UltraLight" w:hAnsi="New Hero UltraLight"/>
        </w:rPr>
        <w:fldChar w:fldCharType="separate"/>
      </w:r>
      <w:r w:rsidR="000F68FD" w:rsidRPr="00C40348">
        <w:rPr>
          <w:rFonts w:ascii="New Hero UltraLight" w:hAnsi="New Hero UltraLight"/>
        </w:rPr>
        <w:fldChar w:fldCharType="end"/>
      </w:r>
      <w:r w:rsidR="000F68FD" w:rsidRPr="00C40348">
        <w:rPr>
          <w:rFonts w:ascii="New Hero UltraLight" w:hAnsi="New Hero UltraLight"/>
        </w:rPr>
        <w:t xml:space="preserve"> Cemetery Data and Tentative Chronology table, a new seriation was assembled for the five Allen Phase sites</w:t>
      </w:r>
      <w:r w:rsidR="00394377" w:rsidRPr="00C40348">
        <w:rPr>
          <w:rFonts w:ascii="New Hero UltraLight" w:hAnsi="New Hero UltraLight"/>
        </w:rPr>
        <w:t xml:space="preserve"> </w:t>
      </w:r>
      <w:r w:rsidR="00834DF7" w:rsidRPr="00C40348">
        <w:rPr>
          <w:rFonts w:ascii="New Hero UltraLight" w:hAnsi="New Hero UltraLight"/>
        </w:rPr>
        <w:t xml:space="preserve">(Figure 1, bottom) </w:t>
      </w:r>
      <w:r w:rsidR="00394377" w:rsidRPr="00C40348">
        <w:rPr>
          <w:rFonts w:ascii="New Hero UltraLight" w:hAnsi="New Hero UltraLight"/>
        </w:rPr>
        <w:t>(</w:t>
      </w:r>
      <w:hyperlink r:id="rId9" w:history="1">
        <w:r w:rsidR="00394377" w:rsidRPr="00C40348">
          <w:rPr>
            <w:rStyle w:val="Hyperlink"/>
            <w:rFonts w:ascii="New Hero UltraLight" w:hAnsi="New Hero UltraLight"/>
          </w:rPr>
          <w:t>Supplementary Materials</w:t>
        </w:r>
      </w:hyperlink>
      <w:r w:rsidR="00394377" w:rsidRPr="00C40348">
        <w:rPr>
          <w:rFonts w:ascii="New Hero UltraLight" w:hAnsi="New Hero UltraLight"/>
        </w:rPr>
        <w:t>)</w:t>
      </w:r>
      <w:r w:rsidR="000F68FD" w:rsidRPr="00C40348">
        <w:rPr>
          <w:rFonts w:ascii="New Hero UltraLight" w:hAnsi="New Hero UltraLight"/>
        </w:rPr>
        <w:t xml:space="preserve">. For the purpose of the seriation, </w:t>
      </w:r>
      <w:r w:rsidR="00692623" w:rsidRPr="00C40348">
        <w:rPr>
          <w:rFonts w:ascii="New Hero UltraLight" w:hAnsi="New Hero UltraLight"/>
        </w:rPr>
        <w:t xml:space="preserve">the </w:t>
      </w:r>
      <w:proofErr w:type="spellStart"/>
      <w:r w:rsidR="00692623" w:rsidRPr="00C40348">
        <w:rPr>
          <w:rFonts w:ascii="New Hero UltraLight" w:hAnsi="New Hero UltraLight"/>
        </w:rPr>
        <w:t>Poynor</w:t>
      </w:r>
      <w:proofErr w:type="spellEnd"/>
      <w:r w:rsidR="00692623" w:rsidRPr="00C40348">
        <w:rPr>
          <w:rFonts w:ascii="New Hero UltraLight" w:hAnsi="New Hero UltraLight"/>
        </w:rPr>
        <w:t xml:space="preserve"> Engraved and Patton Engraved types were </w:t>
      </w:r>
      <w:r w:rsidR="00434969" w:rsidRPr="00C40348">
        <w:rPr>
          <w:rFonts w:ascii="New Hero UltraLight" w:hAnsi="New Hero UltraLight"/>
        </w:rPr>
        <w:t xml:space="preserve">each </w:t>
      </w:r>
      <w:r w:rsidR="00692623" w:rsidRPr="00C40348">
        <w:rPr>
          <w:rFonts w:ascii="New Hero UltraLight" w:hAnsi="New Hero UltraLight"/>
        </w:rPr>
        <w:t xml:space="preserve">collapsed into a single column, </w:t>
      </w:r>
      <w:r w:rsidR="00434969" w:rsidRPr="00C40348">
        <w:rPr>
          <w:rFonts w:ascii="New Hero UltraLight" w:hAnsi="New Hero UltraLight"/>
        </w:rPr>
        <w:t xml:space="preserve">and </w:t>
      </w:r>
      <w:r w:rsidR="000F68FD" w:rsidRPr="00C40348">
        <w:rPr>
          <w:rFonts w:ascii="New Hero UltraLight" w:hAnsi="New Hero UltraLight"/>
        </w:rPr>
        <w:t xml:space="preserve">any row or column </w:t>
      </w:r>
      <w:r w:rsidR="00101136" w:rsidRPr="00C40348">
        <w:rPr>
          <w:rFonts w:ascii="New Hero UltraLight" w:hAnsi="New Hero UltraLight"/>
        </w:rPr>
        <w:t xml:space="preserve">included in </w:t>
      </w:r>
      <w:r w:rsidR="00EA7F9D" w:rsidRPr="00C40348">
        <w:rPr>
          <w:rFonts w:ascii="New Hero UltraLight" w:hAnsi="New Hero UltraLight"/>
        </w:rPr>
        <w:t xml:space="preserve">the Allen Phase section of </w:t>
      </w:r>
      <w:r w:rsidR="00101136" w:rsidRPr="00C40348">
        <w:rPr>
          <w:rFonts w:ascii="New Hero UltraLight" w:hAnsi="New Hero UltraLight"/>
        </w:rPr>
        <w:t xml:space="preserve">Kleinschmidt’s (1982) table </w:t>
      </w:r>
      <w:r w:rsidR="000F68FD" w:rsidRPr="00C40348">
        <w:rPr>
          <w:rFonts w:ascii="New Hero UltraLight" w:hAnsi="New Hero UltraLight"/>
        </w:rPr>
        <w:t>with a sum of zero was omitted (</w:t>
      </w:r>
      <w:r w:rsidR="00B32502" w:rsidRPr="00C40348">
        <w:rPr>
          <w:rFonts w:ascii="New Hero UltraLight" w:hAnsi="New Hero UltraLight"/>
        </w:rPr>
        <w:t xml:space="preserve">see </w:t>
      </w:r>
      <w:r w:rsidR="000F68FD" w:rsidRPr="00C40348">
        <w:rPr>
          <w:rFonts w:ascii="New Hero UltraLight" w:hAnsi="New Hero UltraLight"/>
        </w:rPr>
        <w:t xml:space="preserve">Figure </w:t>
      </w:r>
      <w:r w:rsidR="00B32502" w:rsidRPr="00C40348">
        <w:rPr>
          <w:rFonts w:ascii="New Hero UltraLight" w:hAnsi="New Hero UltraLight"/>
        </w:rPr>
        <w:t>1</w:t>
      </w:r>
      <w:r w:rsidR="000F68FD" w:rsidRPr="00C40348">
        <w:rPr>
          <w:rFonts w:ascii="New Hero UltraLight" w:hAnsi="New Hero UltraLight"/>
        </w:rPr>
        <w:t>)</w:t>
      </w:r>
      <w:r w:rsidR="00D65733" w:rsidRPr="00C40348">
        <w:rPr>
          <w:rFonts w:ascii="New Hero UltraLight" w:hAnsi="New Hero UltraLight"/>
        </w:rPr>
        <w:t xml:space="preserve"> (</w:t>
      </w:r>
      <w:hyperlink r:id="rId10" w:history="1">
        <w:r w:rsidR="00D65733" w:rsidRPr="00C40348">
          <w:rPr>
            <w:rStyle w:val="Hyperlink"/>
            <w:rFonts w:ascii="New Hero UltraLight" w:hAnsi="New Hero UltraLight"/>
          </w:rPr>
          <w:t>Supplementary Materials</w:t>
        </w:r>
      </w:hyperlink>
      <w:r w:rsidR="00D65733" w:rsidRPr="00C40348">
        <w:rPr>
          <w:rFonts w:ascii="New Hero UltraLight" w:hAnsi="New Hero UltraLight"/>
        </w:rPr>
        <w:t>)</w:t>
      </w:r>
      <w:r w:rsidR="000F68FD" w:rsidRPr="00C40348">
        <w:rPr>
          <w:rFonts w:ascii="New Hero UltraLight" w:hAnsi="New Hero UltraLight"/>
        </w:rPr>
        <w:t>.</w:t>
      </w:r>
    </w:p>
    <w:p w14:paraId="3095A6AF" w14:textId="77777777" w:rsidR="007D71FD" w:rsidRPr="002E395A" w:rsidRDefault="007D71FD" w:rsidP="00E54F55">
      <w:pPr>
        <w:jc w:val="both"/>
        <w:rPr>
          <w:rFonts w:ascii="New Hero Light" w:hAnsi="New Hero Light"/>
        </w:rPr>
      </w:pPr>
    </w:p>
    <w:p w14:paraId="75597EE1" w14:textId="21E6DC14" w:rsidR="00E54F55" w:rsidRPr="002E395A" w:rsidRDefault="00E54F55" w:rsidP="00E54F55">
      <w:pPr>
        <w:jc w:val="both"/>
        <w:rPr>
          <w:rFonts w:ascii="New Hero Light" w:hAnsi="New Hero Light"/>
        </w:rPr>
      </w:pPr>
      <w:r w:rsidRPr="002E395A">
        <w:rPr>
          <w:rFonts w:ascii="New Hero Light" w:hAnsi="New Hero Light"/>
        </w:rPr>
        <w:t>METHODS AND RESULTS</w:t>
      </w:r>
    </w:p>
    <w:p w14:paraId="38C8E089" w14:textId="2F852C33" w:rsidR="00BA3B9F" w:rsidRPr="00C40348" w:rsidRDefault="001A2E7E" w:rsidP="008C6829">
      <w:pPr>
        <w:jc w:val="both"/>
        <w:rPr>
          <w:rFonts w:ascii="New Hero UltraLight" w:hAnsi="New Hero UltraLight"/>
        </w:rPr>
      </w:pPr>
      <w:r w:rsidRPr="00C40348">
        <w:rPr>
          <w:rFonts w:ascii="New Hero UltraLight" w:hAnsi="New Hero UltraLight"/>
        </w:rPr>
        <w:t>The 1</w:t>
      </w:r>
      <w:r w:rsidR="00183CA4" w:rsidRPr="00C40348">
        <w:rPr>
          <w:rFonts w:ascii="New Hero UltraLight" w:hAnsi="New Hero UltraLight"/>
        </w:rPr>
        <w:t>3 whole/complete</w:t>
      </w:r>
      <w:r w:rsidRPr="00C40348">
        <w:rPr>
          <w:rFonts w:ascii="New Hero UltraLight" w:hAnsi="New Hero UltraLight"/>
        </w:rPr>
        <w:t xml:space="preserve"> el</w:t>
      </w:r>
      <w:r w:rsidR="008C6829" w:rsidRPr="00C40348">
        <w:rPr>
          <w:rFonts w:ascii="New Hero UltraLight" w:hAnsi="New Hero UltraLight"/>
        </w:rPr>
        <w:t xml:space="preserve">liptical bifaces </w:t>
      </w:r>
      <w:r w:rsidR="000C484D" w:rsidRPr="00C40348">
        <w:rPr>
          <w:rFonts w:ascii="New Hero UltraLight" w:hAnsi="New Hero UltraLight"/>
        </w:rPr>
        <w:t xml:space="preserve">from 41AN13 </w:t>
      </w:r>
      <w:r w:rsidR="008C6829" w:rsidRPr="00C40348">
        <w:rPr>
          <w:rFonts w:ascii="New Hero UltraLight" w:hAnsi="New Hero UltraLight"/>
        </w:rPr>
        <w:t xml:space="preserve">were scanned at 1200 dpi using an HP </w:t>
      </w:r>
      <w:proofErr w:type="spellStart"/>
      <w:r w:rsidR="008C6829" w:rsidRPr="00C40348">
        <w:rPr>
          <w:rFonts w:ascii="New Hero UltraLight" w:hAnsi="New Hero UltraLight"/>
        </w:rPr>
        <w:t>ScanJet</w:t>
      </w:r>
      <w:proofErr w:type="spellEnd"/>
      <w:r w:rsidR="008C6829" w:rsidRPr="00C40348">
        <w:rPr>
          <w:rFonts w:ascii="New Hero UltraLight" w:hAnsi="New Hero UltraLight"/>
        </w:rPr>
        <w:t xml:space="preserve"> G4050. Images were subsequently transferred to a transparent background in Photoshop in preparation for analysis</w:t>
      </w:r>
      <w:r w:rsidR="00273598" w:rsidRPr="00C40348">
        <w:rPr>
          <w:rFonts w:ascii="New Hero UltraLight" w:hAnsi="New Hero UltraLight"/>
        </w:rPr>
        <w:t xml:space="preserve"> using</w:t>
      </w:r>
      <w:r w:rsidR="000D62AF" w:rsidRPr="00C40348">
        <w:rPr>
          <w:rFonts w:ascii="New Hero UltraLight" w:hAnsi="New Hero UltraLight"/>
        </w:rPr>
        <w:t xml:space="preserve"> the</w:t>
      </w:r>
      <w:r w:rsidR="008C6829" w:rsidRPr="00C40348">
        <w:rPr>
          <w:rFonts w:ascii="New Hero UltraLight" w:hAnsi="New Hero UltraLight"/>
        </w:rPr>
        <w:t xml:space="preserve"> </w:t>
      </w:r>
      <w:proofErr w:type="spellStart"/>
      <w:r w:rsidR="008C6829" w:rsidRPr="00C40348">
        <w:rPr>
          <w:rFonts w:ascii="New Hero UltraLight" w:hAnsi="New Hero UltraLight"/>
        </w:rPr>
        <w:t>colordistance</w:t>
      </w:r>
      <w:proofErr w:type="spellEnd"/>
      <w:r w:rsidR="008C6829" w:rsidRPr="00C40348">
        <w:rPr>
          <w:rFonts w:ascii="New Hero UltraLight" w:hAnsi="New Hero UltraLight"/>
        </w:rPr>
        <w:t xml:space="preserve"> package </w:t>
      </w:r>
      <w:r w:rsidR="000D62AF" w:rsidRPr="00C40348">
        <w:rPr>
          <w:rFonts w:ascii="New Hero UltraLight" w:hAnsi="New Hero UltraLight"/>
        </w:rPr>
        <w:t xml:space="preserve">in R </w:t>
      </w:r>
      <w:r w:rsidR="00EB6B6C" w:rsidRPr="00C40348">
        <w:rPr>
          <w:rFonts w:ascii="New Hero UltraLight" w:hAnsi="New Hero UltraLight"/>
        </w:rPr>
        <w:fldChar w:fldCharType="begin">
          <w:fldData xml:space="preserve">PEVuZE5vdGU+PENpdGU+PEF1dGhvcj5XZWxsZXI8L0F1dGhvcj48WWVhcj4yMDE5PC9ZZWFyPjxS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XZWxsZXI8L0F1dGhvcj48WWVhcj4yMDE5PC9ZZWFyPjxS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EB6B6C" w:rsidRPr="00C40348">
        <w:rPr>
          <w:rFonts w:ascii="New Hero UltraLight" w:hAnsi="New Hero UltraLight"/>
        </w:rPr>
        <w:fldChar w:fldCharType="separate"/>
      </w:r>
      <w:r w:rsidR="007219BD" w:rsidRPr="00C40348">
        <w:rPr>
          <w:rFonts w:ascii="New Hero UltraLight" w:hAnsi="New Hero UltraLight"/>
          <w:noProof/>
        </w:rPr>
        <w:t>(</w:t>
      </w:r>
      <w:hyperlink w:anchor="_ENREF_86" w:tooltip="Weller, 2019 #11189" w:history="1">
        <w:r w:rsidR="00DE2D12" w:rsidRPr="00C40348">
          <w:rPr>
            <w:rStyle w:val="Hyperlink"/>
            <w:rFonts w:ascii="New Hero UltraLight" w:hAnsi="New Hero UltraLight"/>
          </w:rPr>
          <w:t>Weller and Westneat 2019</w:t>
        </w:r>
      </w:hyperlink>
      <w:r w:rsidR="007219BD" w:rsidRPr="00C40348">
        <w:rPr>
          <w:rFonts w:ascii="New Hero UltraLight" w:hAnsi="New Hero UltraLight"/>
          <w:noProof/>
        </w:rPr>
        <w:t xml:space="preserve">; </w:t>
      </w:r>
      <w:hyperlink w:anchor="_ENREF_71" w:tooltip="R Core Development Team, 2023 #7503" w:history="1">
        <w:r w:rsidR="00DE2D12" w:rsidRPr="00C40348">
          <w:rPr>
            <w:rStyle w:val="Hyperlink"/>
            <w:rFonts w:ascii="New Hero UltraLight" w:hAnsi="New Hero UltraLight"/>
          </w:rPr>
          <w:t>R Core Development Team 2023</w:t>
        </w:r>
      </w:hyperlink>
      <w:r w:rsidR="007219BD" w:rsidRPr="00C40348">
        <w:rPr>
          <w:rFonts w:ascii="New Hero UltraLight" w:hAnsi="New Hero UltraLight"/>
          <w:noProof/>
        </w:rPr>
        <w:t>)</w:t>
      </w:r>
      <w:r w:rsidR="00EB6B6C" w:rsidRPr="00C40348">
        <w:rPr>
          <w:rFonts w:ascii="New Hero UltraLight" w:hAnsi="New Hero UltraLight"/>
        </w:rPr>
        <w:fldChar w:fldCharType="end"/>
      </w:r>
      <w:r w:rsidR="00273598" w:rsidRPr="00C40348">
        <w:rPr>
          <w:rFonts w:ascii="New Hero UltraLight" w:hAnsi="New Hero UltraLight"/>
        </w:rPr>
        <w:t>. A</w:t>
      </w:r>
      <w:r w:rsidR="000D62AF" w:rsidRPr="00C40348">
        <w:rPr>
          <w:rFonts w:ascii="New Hero UltraLight" w:hAnsi="New Hero UltraLight"/>
        </w:rPr>
        <w:t xml:space="preserve">ll </w:t>
      </w:r>
      <w:r w:rsidR="00273598" w:rsidRPr="00C40348">
        <w:rPr>
          <w:rFonts w:ascii="New Hero UltraLight" w:hAnsi="New Hero UltraLight"/>
        </w:rPr>
        <w:t xml:space="preserve">images </w:t>
      </w:r>
      <w:r w:rsidR="000D62AF" w:rsidRPr="00C40348">
        <w:rPr>
          <w:rFonts w:ascii="New Hero UltraLight" w:hAnsi="New Hero UltraLight"/>
        </w:rPr>
        <w:t>were converted from RGB to CIE</w:t>
      </w:r>
      <w:r w:rsidR="001A57B5" w:rsidRPr="00C40348">
        <w:rPr>
          <w:rFonts w:ascii="New Hero UltraLight" w:hAnsi="New Hero UltraLight"/>
        </w:rPr>
        <w:t xml:space="preserve"> </w:t>
      </w:r>
      <w:r w:rsidR="000D62AF" w:rsidRPr="00C40348">
        <w:rPr>
          <w:rFonts w:ascii="New Hero UltraLight" w:hAnsi="New Hero UltraLight"/>
        </w:rPr>
        <w:t xml:space="preserve">Lab color space using the D65 (indirect sunlight) reference white as the default for color conversion, and the upper and lower limits of the color range </w:t>
      </w:r>
      <w:r w:rsidR="004944C1" w:rsidRPr="00C40348">
        <w:rPr>
          <w:rFonts w:ascii="New Hero UltraLight" w:hAnsi="New Hero UltraLight"/>
        </w:rPr>
        <w:t>were</w:t>
      </w:r>
      <w:r w:rsidR="000D62AF" w:rsidRPr="00C40348">
        <w:rPr>
          <w:rFonts w:ascii="New Hero UltraLight" w:hAnsi="New Hero UltraLight"/>
        </w:rPr>
        <w:t xml:space="preserve"> determined based on colors present in the sample</w:t>
      </w:r>
      <w:r w:rsidR="00B32502" w:rsidRPr="00C40348">
        <w:rPr>
          <w:rFonts w:ascii="New Hero UltraLight" w:hAnsi="New Hero UltraLight"/>
        </w:rPr>
        <w:t xml:space="preserve"> (Figure 2a-b)</w:t>
      </w:r>
      <w:r w:rsidR="00F8351D" w:rsidRPr="00C40348">
        <w:rPr>
          <w:rFonts w:ascii="New Hero UltraLight" w:hAnsi="New Hero UltraLight"/>
        </w:rPr>
        <w:t xml:space="preserve"> (</w:t>
      </w:r>
      <w:hyperlink r:id="rId11" w:history="1">
        <w:r w:rsidR="00F8351D" w:rsidRPr="00C40348">
          <w:rPr>
            <w:rStyle w:val="Hyperlink"/>
            <w:rFonts w:ascii="New Hero UltraLight" w:hAnsi="New Hero UltraLight"/>
          </w:rPr>
          <w:t>Supplementary Materials</w:t>
        </w:r>
      </w:hyperlink>
      <w:r w:rsidR="00F8351D" w:rsidRPr="00C40348">
        <w:rPr>
          <w:rFonts w:ascii="New Hero UltraLight" w:hAnsi="New Hero UltraLight"/>
        </w:rPr>
        <w:t>)</w:t>
      </w:r>
      <w:r w:rsidR="000D62AF" w:rsidRPr="00C40348">
        <w:rPr>
          <w:rFonts w:ascii="New Hero UltraLight" w:hAnsi="New Hero UltraLight"/>
        </w:rPr>
        <w:t>.</w:t>
      </w:r>
      <w:r w:rsidR="001A57B5" w:rsidRPr="00C40348">
        <w:rPr>
          <w:rFonts w:ascii="New Hero UltraLight" w:hAnsi="New Hero UltraLight"/>
        </w:rPr>
        <w:t xml:space="preserve"> </w:t>
      </w:r>
      <w:r w:rsidR="000D62AF" w:rsidRPr="00C40348">
        <w:rPr>
          <w:rFonts w:ascii="New Hero UltraLight" w:hAnsi="New Hero UltraLight"/>
        </w:rPr>
        <w:t>A histogram binning method was used to group similar colors</w:t>
      </w:r>
      <w:r w:rsidR="00A22FA6" w:rsidRPr="00C40348">
        <w:rPr>
          <w:rFonts w:ascii="New Hero UltraLight" w:hAnsi="New Hero UltraLight"/>
        </w:rPr>
        <w:t>, and pairwise distances between histograms were computed using earth mover’s distance</w:t>
      </w:r>
      <w:r w:rsidR="00B32502" w:rsidRPr="00C40348">
        <w:rPr>
          <w:rFonts w:ascii="New Hero UltraLight" w:hAnsi="New Hero UltraLight"/>
        </w:rPr>
        <w:t xml:space="preserve"> (Figure 2c-d)</w:t>
      </w:r>
      <w:r w:rsidR="00F8351D" w:rsidRPr="00C40348">
        <w:rPr>
          <w:rFonts w:ascii="New Hero UltraLight" w:hAnsi="New Hero UltraLight"/>
        </w:rPr>
        <w:t xml:space="preserve"> (</w:t>
      </w:r>
      <w:hyperlink r:id="rId12" w:history="1">
        <w:r w:rsidR="00F8351D" w:rsidRPr="00C40348">
          <w:rPr>
            <w:rStyle w:val="Hyperlink"/>
            <w:rFonts w:ascii="New Hero UltraLight" w:hAnsi="New Hero UltraLight"/>
          </w:rPr>
          <w:t>Supplementary Materials</w:t>
        </w:r>
      </w:hyperlink>
      <w:r w:rsidR="00F8351D" w:rsidRPr="00C40348">
        <w:rPr>
          <w:rFonts w:ascii="New Hero UltraLight" w:hAnsi="New Hero UltraLight"/>
        </w:rPr>
        <w:t>)</w:t>
      </w:r>
      <w:r w:rsidR="00D7309D" w:rsidRPr="00C40348">
        <w:rPr>
          <w:rFonts w:ascii="New Hero UltraLight" w:hAnsi="New Hero UltraLight"/>
        </w:rPr>
        <w:t xml:space="preserve">, yielding three distinct raw material color groups (Figure </w:t>
      </w:r>
      <w:r w:rsidR="00B32502" w:rsidRPr="00C40348">
        <w:rPr>
          <w:rFonts w:ascii="New Hero UltraLight" w:hAnsi="New Hero UltraLight"/>
        </w:rPr>
        <w:t>2, bottom</w:t>
      </w:r>
      <w:r w:rsidR="00D7309D" w:rsidRPr="00C40348">
        <w:rPr>
          <w:rFonts w:ascii="New Hero UltraLight" w:hAnsi="New Hero UltraLight"/>
        </w:rPr>
        <w:t>)</w:t>
      </w:r>
      <w:r w:rsidR="00810BC6" w:rsidRPr="00C40348">
        <w:rPr>
          <w:rFonts w:ascii="New Hero UltraLight" w:hAnsi="New Hero UltraLight"/>
        </w:rPr>
        <w:t xml:space="preserve"> </w:t>
      </w:r>
      <w:r w:rsidR="00810BC6"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Rubner&lt;/Author&gt;&lt;Year&gt;2001&lt;/Year&gt;&lt;RecNum&gt;11190&lt;/RecNum&gt;&lt;DisplayText&gt;(Rubner and Tomasi 2001)&lt;/DisplayText&gt;&lt;record&gt;&lt;rec-number&gt;11190&lt;/rec-number&gt;&lt;foreign-keys&gt;&lt;key app="EN" db-id="p9azfz2xyws25gedrz4p5ae4sa9vdterwtrd" timestamp="1677234976" guid="cb9a1b83-a5c8-4555-b025-616a7e3a431d"&gt;11190&lt;/key&gt;&lt;/foreign-keys&gt;&lt;ref-type name="Book"&gt;6&lt;/ref-type&gt;&lt;contributors&gt;&lt;authors&gt;&lt;author&gt;Rubner, Yossi&lt;/author&gt;&lt;author&gt;Tomasi, Carlo&lt;/author&gt;&lt;/authors&gt;&lt;/contributors&gt;&lt;titles&gt;&lt;title&gt;Perceptual metrics for image database navigation&lt;/title&gt;&lt;/titles&gt;&lt;dates&gt;&lt;year&gt;2001&lt;/year&gt;&lt;/dates&gt;&lt;pub-location&gt;London&lt;/pub-location&gt;&lt;publisher&gt;Springer Science &amp;amp; Business Media&lt;/publisher&gt;&lt;isbn&gt;0792372190&lt;/isbn&gt;&lt;urls&gt;&lt;/urls&gt;&lt;/record&gt;&lt;/Cite&gt;&lt;/EndNote&gt;</w:instrText>
      </w:r>
      <w:r w:rsidR="00810BC6" w:rsidRPr="00C40348">
        <w:rPr>
          <w:rFonts w:ascii="New Hero UltraLight" w:hAnsi="New Hero UltraLight"/>
        </w:rPr>
        <w:fldChar w:fldCharType="separate"/>
      </w:r>
      <w:r w:rsidR="00810BC6" w:rsidRPr="00C40348">
        <w:rPr>
          <w:rFonts w:ascii="New Hero UltraLight" w:hAnsi="New Hero UltraLight"/>
          <w:noProof/>
        </w:rPr>
        <w:t>(</w:t>
      </w:r>
      <w:hyperlink w:anchor="_ENREF_76" w:tooltip="Rubner, 2001 #11190" w:history="1">
        <w:r w:rsidR="00DE2D12" w:rsidRPr="00C40348">
          <w:rPr>
            <w:rStyle w:val="Hyperlink"/>
            <w:rFonts w:ascii="New Hero UltraLight" w:hAnsi="New Hero UltraLight"/>
          </w:rPr>
          <w:t>Rubner and Tomasi 2001</w:t>
        </w:r>
      </w:hyperlink>
      <w:r w:rsidR="00810BC6" w:rsidRPr="00C40348">
        <w:rPr>
          <w:rFonts w:ascii="New Hero UltraLight" w:hAnsi="New Hero UltraLight"/>
          <w:noProof/>
        </w:rPr>
        <w:t>)</w:t>
      </w:r>
      <w:r w:rsidR="00810BC6" w:rsidRPr="00C40348">
        <w:rPr>
          <w:rFonts w:ascii="New Hero UltraLight" w:hAnsi="New Hero UltraLight"/>
        </w:rPr>
        <w:fldChar w:fldCharType="end"/>
      </w:r>
      <w:r w:rsidR="000D62AF" w:rsidRPr="00C40348">
        <w:rPr>
          <w:rFonts w:ascii="New Hero UltraLight" w:hAnsi="New Hero UltraLight"/>
        </w:rPr>
        <w:t xml:space="preserve">. </w:t>
      </w:r>
    </w:p>
    <w:p w14:paraId="78E8F1BF" w14:textId="579551F0" w:rsidR="005B48D2" w:rsidRPr="002E395A" w:rsidRDefault="005B48D2" w:rsidP="008C6829">
      <w:pPr>
        <w:jc w:val="both"/>
        <w:rPr>
          <w:rFonts w:ascii="New Hero Light" w:hAnsi="New Hero Light"/>
          <w:b/>
          <w:bCs/>
        </w:rPr>
      </w:pPr>
      <w:r w:rsidRPr="002E395A">
        <w:rPr>
          <w:rFonts w:ascii="New Hero Light" w:hAnsi="New Hero Light"/>
          <w:b/>
          <w:bCs/>
        </w:rPr>
        <w:lastRenderedPageBreak/>
        <w:t xml:space="preserve">Figure </w:t>
      </w:r>
      <w:r w:rsidR="00547D17" w:rsidRPr="002E395A">
        <w:rPr>
          <w:rFonts w:ascii="New Hero Light" w:hAnsi="New Hero Light"/>
          <w:b/>
          <w:bCs/>
        </w:rPr>
        <w:t>2</w:t>
      </w:r>
      <w:r w:rsidRPr="002E395A">
        <w:rPr>
          <w:rFonts w:ascii="New Hero Light" w:hAnsi="New Hero Light"/>
          <w:b/>
          <w:bCs/>
        </w:rPr>
        <w:t xml:space="preserve">. </w:t>
      </w:r>
      <w:r w:rsidR="00A316B8" w:rsidRPr="002E395A">
        <w:rPr>
          <w:rFonts w:ascii="New Hero Light" w:hAnsi="New Hero Light"/>
          <w:b/>
          <w:bCs/>
        </w:rPr>
        <w:t xml:space="preserve">Color binning process for a single object; adapted from </w:t>
      </w:r>
      <w:hyperlink w:anchor="_ENREF_86" w:tooltip="Weller, 2019 #11189" w:history="1">
        <w:r w:rsidR="00DE2D12" w:rsidRPr="00C40348">
          <w:rPr>
            <w:rStyle w:val="Hyperlink"/>
            <w:rFonts w:ascii="New Hero" w:hAnsi="New Hero"/>
          </w:rPr>
          <w:t xml:space="preserve">Weller and </w:t>
        </w:r>
        <w:proofErr w:type="spellStart"/>
        <w:r w:rsidR="00DE2D12" w:rsidRPr="00C40348">
          <w:rPr>
            <w:rStyle w:val="Hyperlink"/>
            <w:rFonts w:ascii="New Hero" w:hAnsi="New Hero"/>
          </w:rPr>
          <w:t>Westneat</w:t>
        </w:r>
        <w:proofErr w:type="spellEnd"/>
        <w:r w:rsidR="00DE2D12" w:rsidRPr="00C40348">
          <w:rPr>
            <w:rStyle w:val="Hyperlink"/>
            <w:rFonts w:ascii="New Hero" w:hAnsi="New Hero"/>
          </w:rPr>
          <w:t xml:space="preserve"> (2019:Figure 2)</w:t>
        </w:r>
        <w:r w:rsidR="00DE2D12" w:rsidRPr="00C40348">
          <w:rPr>
            <w:rFonts w:ascii="New Hero" w:hAnsi="New Hero"/>
            <w:b/>
            <w:bCs/>
          </w:rPr>
          <w:fldChar w:fldCharType="begin"/>
        </w:r>
        <w:r w:rsidR="00DE2D12" w:rsidRPr="00C40348">
          <w:rPr>
            <w:rFonts w:ascii="New Hero" w:hAnsi="New Hero"/>
            <w:b/>
            <w:bCs/>
          </w:rPr>
          <w:instrText xml:space="preserve"> ADDIN EN.CITE &lt;EndNote&gt;&lt;Cite AuthorYear="1"&gt;&lt;Author&gt;Weller&lt;/Author&gt;&lt;Year&gt;2019&lt;/Year&gt;&lt;RecNum&gt;11189&lt;/RecNum&gt;&lt;Suffix&gt;:Figure 2&lt;/Suffix&gt;&lt;DisplayText&gt;Weller and Westneat (2019:Figure 2)&lt;/DisplayText&gt;&lt;record&gt;&lt;rec-number&gt;11189&lt;/rec-number&gt;&lt;foreign-keys&gt;&lt;key app="EN" db-id="p9azfz2xyws25gedrz4p5ae4sa9vdterwtrd" timestamp="1677234976" guid="9ab48575-a1dd-430e-97e6-8df7ac0f45e3"&gt;11189&lt;/key&gt;&lt;/foreign-keys&gt;&lt;ref-type name="Journal Article"&gt;17&lt;/ref-type&gt;&lt;contributors&gt;&lt;authors&gt;&lt;author&gt;Weller, Hannah I.&lt;/author&gt;&lt;author&gt;Westneat, Mark W.&lt;/author&gt;&lt;/authors&gt;&lt;/contributors&gt;&lt;auth-address&gt;Department of Organismal Biology and Anatomy, University of Chicago, Chicago, IL, USA.&amp;#xD;Department of Ecology and Evolutionary Biology, Brown University, Providence, RI, USA.&lt;/auth-address&gt;&lt;titles&gt;&lt;title&gt;Quantitative color profiling of digital images with earth mover&amp;apos;s distance using the R package colordistance&lt;/title&gt;&lt;secondary-title&gt;PeerJ&lt;/secondary-title&gt;&lt;/titles&gt;&lt;periodical&gt;&lt;full-title&gt;PeerJ&lt;/full-title&gt;&lt;/periodical&gt;&lt;pages&gt;e6398&lt;/pages&gt;&lt;volume&gt;7&lt;/volume&gt;&lt;edition&gt;20190206&lt;/edition&gt;&lt;keywords&gt;&lt;keyword&gt;Camouflage&lt;/keyword&gt;&lt;keyword&gt;Color&lt;/keyword&gt;&lt;keyword&gt;Earth mover&amp;apos;s distance&lt;/keyword&gt;&lt;keyword&gt;Image processing&lt;/keyword&gt;&lt;keyword&gt;Phylogenetics&lt;/keyword&gt;&lt;keyword&gt;R packages&lt;/keyword&gt;&lt;keyword&gt;Statistics&lt;/keyword&gt;&lt;/keywords&gt;&lt;dates&gt;&lt;year&gt;2019&lt;/year&gt;&lt;/dates&gt;&lt;isbn&gt;2167-8359 (Print)&amp;#xD;2167-8359 (Electronic)&amp;#xD;2167-8359 (Linking)&lt;/isbn&gt;&lt;accession-num&gt;30775177&lt;/accession-num&gt;&lt;urls&gt;&lt;related-urls&gt;&lt;url&gt;https://www.ncbi.nlm.nih.gov/pubmed/30775177&lt;/url&gt;&lt;/related-urls&gt;&lt;/urls&gt;&lt;custom1&gt;The authors declare that they have no competing interests.&lt;/custom1&gt;&lt;custom2&gt;PMC6371918&lt;/custom2&gt;&lt;electronic-resource-num&gt;10.7717/peerj.6398&lt;/electronic-resource-num&gt;&lt;remote-database-name&gt;PubMed-not-MEDLINE&lt;/remote-database-name&gt;&lt;remote-database-provider&gt;NLM&lt;/remote-database-provider&gt;&lt;/record&gt;&lt;/Cite&gt;&lt;/EndNote&gt;</w:instrText>
        </w:r>
        <w:r w:rsidR="00DE2D12" w:rsidRPr="00C40348">
          <w:rPr>
            <w:rFonts w:ascii="New Hero" w:hAnsi="New Hero"/>
            <w:b/>
            <w:bCs/>
          </w:rPr>
          <w:fldChar w:fldCharType="separate"/>
        </w:r>
        <w:r w:rsidR="00DE2D12" w:rsidRPr="00C40348">
          <w:rPr>
            <w:rFonts w:ascii="New Hero" w:hAnsi="New Hero"/>
            <w:b/>
            <w:bCs/>
          </w:rPr>
          <w:fldChar w:fldCharType="end"/>
        </w:r>
      </w:hyperlink>
      <w:r w:rsidR="00A316B8" w:rsidRPr="002E395A">
        <w:rPr>
          <w:rFonts w:ascii="New Hero Light" w:hAnsi="New Hero Light"/>
          <w:b/>
          <w:bCs/>
        </w:rPr>
        <w:t xml:space="preserve">. In a, image of a </w:t>
      </w:r>
      <w:proofErr w:type="spellStart"/>
      <w:r w:rsidR="00A316B8" w:rsidRPr="002E395A">
        <w:rPr>
          <w:rFonts w:ascii="New Hero Light" w:hAnsi="New Hero Light"/>
          <w:b/>
          <w:bCs/>
        </w:rPr>
        <w:t>Perdiz</w:t>
      </w:r>
      <w:proofErr w:type="spellEnd"/>
      <w:r w:rsidR="00A316B8" w:rsidRPr="002E395A">
        <w:rPr>
          <w:rFonts w:ascii="New Hero Light" w:hAnsi="New Hero Light"/>
          <w:b/>
          <w:bCs/>
        </w:rPr>
        <w:t xml:space="preserve"> arrow point with a transparent background; b, 3D scatterplot of 10,000 non-background pixels in CIE Lab color space; c, clusters from the histogram in b displayed in CIE Lab color space; and d, histogram showing the proportion of non-background pixels assigned to each of eight bins. In the matrix at bottom, dark pink corresponds to bifaces that express the greatest differences in color, while those in dark blue correspond to bifaces with the greatest similarities</w:t>
      </w:r>
      <w:r w:rsidR="00A40EF9" w:rsidRPr="002E395A">
        <w:rPr>
          <w:rFonts w:ascii="New Hero Light" w:hAnsi="New Hero Light"/>
          <w:b/>
          <w:bCs/>
        </w:rPr>
        <w:t xml:space="preserve">, with </w:t>
      </w:r>
      <w:proofErr w:type="spellStart"/>
      <w:r w:rsidR="00A40EF9" w:rsidRPr="002E395A">
        <w:rPr>
          <w:rFonts w:ascii="New Hero Light" w:hAnsi="New Hero Light"/>
          <w:b/>
          <w:bCs/>
        </w:rPr>
        <w:t>ColorGroup</w:t>
      </w:r>
      <w:proofErr w:type="spellEnd"/>
      <w:r w:rsidR="00A40EF9" w:rsidRPr="002E395A">
        <w:rPr>
          <w:rFonts w:ascii="New Hero Light" w:hAnsi="New Hero Light"/>
          <w:b/>
          <w:bCs/>
        </w:rPr>
        <w:t xml:space="preserve"> A is highlighted in gray, and </w:t>
      </w:r>
      <w:proofErr w:type="spellStart"/>
      <w:r w:rsidR="00A40EF9" w:rsidRPr="002E395A">
        <w:rPr>
          <w:rFonts w:ascii="New Hero Light" w:hAnsi="New Hero Light"/>
          <w:b/>
          <w:bCs/>
        </w:rPr>
        <w:t>ColorGroup</w:t>
      </w:r>
      <w:proofErr w:type="spellEnd"/>
      <w:r w:rsidR="00A40EF9" w:rsidRPr="002E395A">
        <w:rPr>
          <w:rFonts w:ascii="New Hero Light" w:hAnsi="New Hero Light"/>
          <w:b/>
          <w:bCs/>
        </w:rPr>
        <w:t xml:space="preserve"> B in orange.</w:t>
      </w:r>
    </w:p>
    <w:p w14:paraId="44D3BB73" w14:textId="32A9C7DD" w:rsidR="004B5296" w:rsidRPr="00C40348" w:rsidRDefault="004B5296" w:rsidP="008C6829">
      <w:pPr>
        <w:jc w:val="both"/>
        <w:rPr>
          <w:rFonts w:ascii="New Hero UltraLight" w:hAnsi="New Hero UltraLight"/>
        </w:rPr>
      </w:pPr>
      <w:r w:rsidRPr="00C40348">
        <w:rPr>
          <w:rFonts w:ascii="New Hero UltraLight" w:hAnsi="New Hero UltraLight"/>
        </w:rPr>
        <w:t xml:space="preserve">By not splitting the clusters further than two groups, raw material color group assignments allow for shifts in raw material tint that articulate with patination known to occur on Edwards chert </w:t>
      </w:r>
      <w:r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Frederick&lt;/Author&gt;&lt;Year&gt;1994&lt;/Year&gt;&lt;RecNum&gt;11266&lt;/RecNum&gt;&lt;DisplayText&gt;(Frederick et al. 1994)&lt;/DisplayText&gt;&lt;record&gt;&lt;rec-number&gt;11266&lt;/rec-number&gt;&lt;foreign-keys&gt;&lt;key app="EN" db-id="p9azfz2xyws25gedrz4p5ae4sa9vdterwtrd" timestamp="1677236097" guid="851aeafc-3104-401f-92bd-c3e6814dc831"&gt;11266&lt;/key&gt;&lt;/foreign-keys&gt;&lt;ref-type name="Report"&gt;27&lt;/ref-type&gt;&lt;contributors&gt;&lt;authors&gt;&lt;author&gt;Frederick, Charles D.&lt;/author&gt;&lt;author&gt;Glasscock, Michael D.&lt;/author&gt;&lt;author&gt;Neff, Hector&lt;/author&gt;&lt;author&gt;Stevenson, Christopher M.&lt;/author&gt;&lt;/authors&gt;&lt;/contributors&gt;&lt;titles&gt;&lt;title&gt;Evaluation of chert patination as a dating technique: A case study from Fort Hood, Texas&lt;/title&gt;&lt;/titles&gt;&lt;dates&gt;&lt;year&gt;1994&lt;/year&gt;&lt;/dates&gt;&lt;pub-location&gt;Fort Hood&lt;/pub-location&gt;&lt;publisher&gt;United States Army Fort Hood, Archeological Resource Management Series, Research Report No. 32&lt;/publisher&gt;&lt;urls&gt;&lt;/urls&gt;&lt;/record&gt;&lt;/Cite&gt;&lt;/EndNote&gt;</w:instrText>
      </w:r>
      <w:r w:rsidRPr="00C40348">
        <w:rPr>
          <w:rFonts w:ascii="New Hero UltraLight" w:hAnsi="New Hero UltraLight"/>
        </w:rPr>
        <w:fldChar w:fldCharType="separate"/>
      </w:r>
      <w:r w:rsidRPr="00C40348">
        <w:rPr>
          <w:rFonts w:ascii="New Hero UltraLight" w:hAnsi="New Hero UltraLight"/>
          <w:noProof/>
        </w:rPr>
        <w:t>(</w:t>
      </w:r>
      <w:hyperlink w:anchor="_ENREF_33" w:tooltip="Frederick, 1994 #11266" w:history="1">
        <w:r w:rsidR="00DE2D12" w:rsidRPr="00C40348">
          <w:rPr>
            <w:rStyle w:val="Hyperlink"/>
            <w:rFonts w:ascii="New Hero UltraLight" w:hAnsi="New Hero UltraLight"/>
          </w:rPr>
          <w:t>Frederick et al. 1994</w:t>
        </w:r>
      </w:hyperlink>
      <w:r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Since one cluster included only a single biface (81), it was dropped from the analysis, and the remaining bifaces were coded as </w:t>
      </w:r>
      <w:proofErr w:type="spellStart"/>
      <w:r w:rsidRPr="00C40348">
        <w:rPr>
          <w:rFonts w:ascii="New Hero UltraLight" w:hAnsi="New Hero UltraLight"/>
        </w:rPr>
        <w:t>ColorGroup</w:t>
      </w:r>
      <w:proofErr w:type="spellEnd"/>
      <w:r w:rsidRPr="00C40348">
        <w:rPr>
          <w:rFonts w:ascii="New Hero UltraLight" w:hAnsi="New Hero UltraLight"/>
        </w:rPr>
        <w:t xml:space="preserve"> A </w:t>
      </w:r>
      <w:r w:rsidR="00183CA4" w:rsidRPr="00C40348">
        <w:rPr>
          <w:rFonts w:ascii="New Hero UltraLight" w:hAnsi="New Hero UltraLight"/>
        </w:rPr>
        <w:t xml:space="preserve">(Figure 2, bottom, gray) </w:t>
      </w:r>
      <w:r w:rsidRPr="00C40348">
        <w:rPr>
          <w:rFonts w:ascii="New Hero UltraLight" w:hAnsi="New Hero UltraLight"/>
        </w:rPr>
        <w:t xml:space="preserve">and </w:t>
      </w:r>
      <w:proofErr w:type="spellStart"/>
      <w:r w:rsidRPr="00C40348">
        <w:rPr>
          <w:rFonts w:ascii="New Hero UltraLight" w:hAnsi="New Hero UltraLight"/>
        </w:rPr>
        <w:t>ColorGroup</w:t>
      </w:r>
      <w:proofErr w:type="spellEnd"/>
      <w:r w:rsidRPr="00C40348">
        <w:rPr>
          <w:rFonts w:ascii="New Hero UltraLight" w:hAnsi="New Hero UltraLight"/>
        </w:rPr>
        <w:t xml:space="preserve"> </w:t>
      </w:r>
      <w:r w:rsidR="00183CA4" w:rsidRPr="00C40348">
        <w:rPr>
          <w:rFonts w:ascii="New Hero UltraLight" w:hAnsi="New Hero UltraLight"/>
        </w:rPr>
        <w:t xml:space="preserve">B (Figure 2, bottom, orange) </w:t>
      </w:r>
      <w:r w:rsidRPr="00C40348">
        <w:rPr>
          <w:rFonts w:ascii="New Hero UltraLight" w:hAnsi="New Hero UltraLight"/>
        </w:rPr>
        <w:t xml:space="preserve">for the analysis of elliptical biface morphology. The distance matrix was subsequently exported for a permutational multivariate analysis of variance in the vegan package to evaluate whether elliptical biface colors differ between the </w:t>
      </w:r>
      <w:r w:rsidR="00183CA4" w:rsidRPr="00C40348">
        <w:rPr>
          <w:rFonts w:ascii="New Hero UltraLight" w:hAnsi="New Hero UltraLight"/>
        </w:rPr>
        <w:t xml:space="preserve">two </w:t>
      </w:r>
      <w:r w:rsidRPr="00C40348">
        <w:rPr>
          <w:rFonts w:ascii="New Hero UltraLight" w:hAnsi="New Hero UltraLight"/>
        </w:rPr>
        <w:t xml:space="preserve">color groups (permutations = 10,000; </w:t>
      </w:r>
      <w:proofErr w:type="spellStart"/>
      <w:r w:rsidRPr="00C40348">
        <w:rPr>
          <w:rFonts w:ascii="New Hero UltraLight" w:hAnsi="New Hero UltraLight"/>
        </w:rPr>
        <w:t>Rsq</w:t>
      </w:r>
      <w:proofErr w:type="spellEnd"/>
      <w:r w:rsidRPr="00C40348">
        <w:rPr>
          <w:rFonts w:ascii="New Hero UltraLight" w:hAnsi="New Hero UltraLight"/>
        </w:rPr>
        <w:t xml:space="preserve"> = 0.60308; </w:t>
      </w:r>
      <w:proofErr w:type="spellStart"/>
      <w:r w:rsidRPr="00C40348">
        <w:rPr>
          <w:rFonts w:ascii="New Hero UltraLight" w:hAnsi="New Hero UltraLight"/>
        </w:rPr>
        <w:t>Pr</w:t>
      </w:r>
      <w:proofErr w:type="spellEnd"/>
      <w:r w:rsidRPr="00C40348">
        <w:rPr>
          <w:rFonts w:ascii="New Hero UltraLight" w:hAnsi="New Hero UltraLight"/>
        </w:rPr>
        <w:t>(&gt;F) = 0.0011) (</w:t>
      </w:r>
      <w:hyperlink r:id="rId13" w:history="1">
        <w:r w:rsidRPr="00C40348">
          <w:rPr>
            <w:rStyle w:val="Hyperlink"/>
            <w:rFonts w:ascii="New Hero UltraLight" w:hAnsi="New Hero UltraLight"/>
          </w:rPr>
          <w:t>Supplementary Materials</w:t>
        </w:r>
      </w:hyperlink>
      <w:r w:rsidRPr="00C40348">
        <w:rPr>
          <w:rFonts w:ascii="New Hero UltraLight" w:hAnsi="New Hero UltraLight"/>
        </w:rPr>
        <w:t>)</w:t>
      </w:r>
      <w:r w:rsidR="00183CA4" w:rsidRPr="00C40348">
        <w:rPr>
          <w:rFonts w:ascii="New Hero UltraLight" w:hAnsi="New Hero UltraLight"/>
        </w:rPr>
        <w:t>, and</w:t>
      </w:r>
      <w:r w:rsidRPr="00C40348">
        <w:rPr>
          <w:rFonts w:ascii="New Hero UltraLight" w:hAnsi="New Hero UltraLight"/>
        </w:rPr>
        <w:t xml:space="preserve"> non-metric multidimensional scaling (NMDS) was used to illustrate the differences in color </w:t>
      </w:r>
      <w:r w:rsidR="00183CA4" w:rsidRPr="00C40348">
        <w:rPr>
          <w:rFonts w:ascii="New Hero UltraLight" w:hAnsi="New Hero UltraLight"/>
        </w:rPr>
        <w:t>space</w:t>
      </w:r>
      <w:r w:rsidRPr="00C40348">
        <w:rPr>
          <w:rFonts w:ascii="New Hero UltraLight" w:hAnsi="New Hero UltraLight"/>
        </w:rPr>
        <w:t xml:space="preserve"> for elliptical bifaces from each raw material color group (Figure 3, top)</w:t>
      </w:r>
      <w:r w:rsidR="002C067A" w:rsidRPr="00C40348">
        <w:rPr>
          <w:rFonts w:ascii="New Hero UltraLight" w:hAnsi="New Hero UltraLight"/>
        </w:rPr>
        <w:t xml:space="preserve"> (</w:t>
      </w:r>
      <w:hyperlink r:id="rId14" w:history="1">
        <w:r w:rsidR="002C067A" w:rsidRPr="00C40348">
          <w:rPr>
            <w:rStyle w:val="Hyperlink"/>
            <w:rFonts w:ascii="New Hero UltraLight" w:hAnsi="New Hero UltraLight"/>
          </w:rPr>
          <w:t>Supplementary Materials</w:t>
        </w:r>
      </w:hyperlink>
      <w:r w:rsidR="002C067A" w:rsidRPr="00C40348">
        <w:rPr>
          <w:rFonts w:ascii="New Hero UltraLight" w:hAnsi="New Hero UltraLight"/>
        </w:rPr>
        <w:t>)</w:t>
      </w:r>
      <w:r w:rsidRPr="00C40348">
        <w:rPr>
          <w:rFonts w:ascii="New Hero UltraLight" w:hAnsi="New Hero UltraLight"/>
        </w:rPr>
        <w:t>.</w:t>
      </w:r>
    </w:p>
    <w:p w14:paraId="4B46D38F" w14:textId="561D5FC2" w:rsidR="00810BC6" w:rsidRPr="002E395A" w:rsidRDefault="00810BC6" w:rsidP="008C6829">
      <w:pPr>
        <w:jc w:val="both"/>
        <w:rPr>
          <w:rFonts w:ascii="New Hero Light" w:hAnsi="New Hero Light"/>
        </w:rPr>
      </w:pPr>
      <w:r w:rsidRPr="002E395A">
        <w:rPr>
          <w:rFonts w:ascii="New Hero Light" w:hAnsi="New Hero Light"/>
          <w:i/>
          <w:iCs/>
        </w:rPr>
        <w:t>Geometric morphometrics</w:t>
      </w:r>
    </w:p>
    <w:p w14:paraId="3FEF84D2" w14:textId="09B8465E" w:rsidR="00810BC6" w:rsidRPr="00C40348" w:rsidRDefault="002B4FEC" w:rsidP="008C6829">
      <w:pPr>
        <w:jc w:val="both"/>
        <w:rPr>
          <w:rFonts w:ascii="New Hero UltraLight" w:hAnsi="New Hero UltraLight"/>
        </w:rPr>
      </w:pPr>
      <w:r w:rsidRPr="00C40348">
        <w:rPr>
          <w:rFonts w:ascii="New Hero UltraLight" w:hAnsi="New Hero UltraLight"/>
        </w:rPr>
        <w:t>Prior to landmarking</w:t>
      </w:r>
      <w:r w:rsidR="00F57684" w:rsidRPr="00C40348">
        <w:rPr>
          <w:rFonts w:ascii="New Hero UltraLight" w:hAnsi="New Hero UltraLight"/>
        </w:rPr>
        <w:t xml:space="preserve"> (Figure 3, top)</w:t>
      </w:r>
      <w:r w:rsidRPr="00C40348">
        <w:rPr>
          <w:rFonts w:ascii="New Hero UltraLight" w:hAnsi="New Hero UltraLight"/>
        </w:rPr>
        <w:t xml:space="preserve">, elliptical bifaces were oriented with the most heavily retouched edge at top right. The landmarking protocol uses three landmarks; two horizontal tangents (top/bottom), and the third placed at the furthest extent of the edge bearing the heaviest amount of retouch. Landmarks and </w:t>
      </w:r>
      <w:proofErr w:type="spellStart"/>
      <w:r w:rsidRPr="00C40348">
        <w:rPr>
          <w:rFonts w:ascii="New Hero UltraLight" w:hAnsi="New Hero UltraLight"/>
        </w:rPr>
        <w:t>semilandmarks</w:t>
      </w:r>
      <w:proofErr w:type="spellEnd"/>
      <w:r w:rsidRPr="00C40348">
        <w:rPr>
          <w:rFonts w:ascii="New Hero UltraLight" w:hAnsi="New Hero UltraLight"/>
        </w:rPr>
        <w:t xml:space="preserve"> were applied in R using the </w:t>
      </w:r>
      <w:proofErr w:type="spellStart"/>
      <w:r w:rsidRPr="00C40348">
        <w:rPr>
          <w:rFonts w:ascii="New Hero UltraLight" w:hAnsi="New Hero UltraLight"/>
        </w:rPr>
        <w:t>StereoMorph</w:t>
      </w:r>
      <w:proofErr w:type="spellEnd"/>
      <w:r w:rsidRPr="00C40348">
        <w:rPr>
          <w:rFonts w:ascii="New Hero UltraLight" w:hAnsi="New Hero UltraLight"/>
        </w:rPr>
        <w:t xml:space="preserve"> package </w:t>
      </w:r>
      <w:r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Olsen&lt;/Author&gt;&lt;Year&gt;2015&lt;/Year&gt;&lt;RecNum&gt;11160&lt;/RecNum&gt;&lt;DisplayText&gt;(Olsen and Westneat 2015; R Core Development Team 2023)&lt;/DisplayText&gt;&lt;record&gt;&lt;rec-number&gt;11160&lt;/rec-number&gt;&lt;foreign-keys&gt;&lt;key app="EN" db-id="p9azfz2xyws25gedrz4p5ae4sa9vdterwtrd" timestamp="1677234897" guid="02cd14b7-d273-4426-b1fb-3f94fb1281f6"&gt;11160&lt;/key&gt;&lt;/foreign-keys&gt;&lt;ref-type name="Journal Article"&gt;17&lt;/ref-type&gt;&lt;contributors&gt;&lt;authors&gt;&lt;author&gt;Olsen, Aaron M.&lt;/author&gt;&lt;author&gt;Westneat, Mark W.&lt;/author&gt;&lt;/authors&gt;&lt;/contributors&gt;&lt;titles&gt;&lt;title&gt;StereoMorph: an R package for the collection of 3D landmarks and curves using a stereo camera set</w:instrText>
      </w:r>
      <w:r w:rsidR="00DE2D12" w:rsidRPr="00C40348">
        <w:rPr>
          <w:rFonts w:ascii="Cambria Math" w:hAnsi="Cambria Math" w:cs="Cambria Math"/>
        </w:rPr>
        <w:instrText>‐</w:instrText>
      </w:r>
      <w:r w:rsidR="00DE2D12" w:rsidRPr="00C40348">
        <w:rPr>
          <w:rFonts w:ascii="New Hero UltraLight" w:hAnsi="New Hero UltraLight"/>
        </w:rPr>
        <w:instrText>up&lt;/title&gt;&lt;secondary-title&gt;Methods in Ecology and Evolution&lt;/secondary-title&gt;&lt;/titles&gt;&lt;periodical&gt;&lt;full-title&gt;Methods in Ecology and Evolution&lt;/full-title&gt;&lt;/periodical&gt;&lt;pages&gt;351-356&lt;/pages&gt;&lt;volume&gt;6&lt;/volume&gt;&lt;number&gt;3&lt;/number&gt;&lt;section&gt;351&lt;/section&gt;&lt;dates&gt;&lt;year&gt;2015&lt;/year&gt;&lt;/dates&gt;&lt;isbn&gt;2041-210X&amp;#xD;2041-210X&lt;/isbn&gt;&lt;urls&gt;&lt;related-urls&gt;&lt;url&gt;https://besjournals.onlinelibrary.wiley.com/doi/pdfdirect/10.1111/2041-210X.12326?download=true&lt;/url&gt;&lt;/related-urls&gt;&lt;/urls&gt;&lt;electronic-resource-num&gt;10.1111/2041-210x.12326&lt;/electronic-resource-num&gt;&lt;/record&gt;&lt;/Cite&gt;&lt;Cite&gt;&lt;Author&gt;R Core Development Team&lt;/Author&gt;&lt;Year&gt;2023&lt;/Year&gt;&lt;RecNum&gt;7503&lt;/RecNum&gt;&lt;record&gt;&lt;rec-number&gt;7503&lt;/rec-number&gt;&lt;foreign-keys&gt;&lt;key app="EN" db-id="p9azfz2xyws25gedrz4p5ae4sa9vdterwtrd" timestamp="1676985516" guid="fbb17845-119a-4d22-8963-fb170cde7df0"&gt;7503&lt;/key&gt;&lt;/foreign-keys&gt;&lt;ref-type name="Book"&gt;6&lt;/ref-type&gt;&lt;contributors&gt;&lt;authors&gt;&lt;author&gt;R Core Development Team,&lt;/author&gt;&lt;/authors&gt;&lt;/contributors&gt;&lt;titles&gt;&lt;title&gt;R: A Language and Environment for Statistical Computing. Electronic resource, accessed January 5, 2023&lt;/title&gt;&lt;/titles&gt;&lt;dates&gt;&lt;year&gt;2023&lt;/year&gt;&lt;/dates&gt;&lt;pub-location&gt;Vienna, Austria&lt;/pub-location&gt;&lt;publisher&gt;R Foundation for Statistical Computing&lt;/publisher&gt;&lt;urls&gt;&lt;related-urls&gt;&lt;url&gt;http://www.R-project.org&lt;/url&gt;&lt;/related-urls&gt;&lt;/urls&gt;&lt;/record&gt;&lt;/Cite&gt;&lt;/EndNote&gt;</w:instrText>
      </w:r>
      <w:r w:rsidRPr="00C40348">
        <w:rPr>
          <w:rFonts w:ascii="New Hero UltraLight" w:hAnsi="New Hero UltraLight"/>
        </w:rPr>
        <w:fldChar w:fldCharType="separate"/>
      </w:r>
      <w:r w:rsidR="007219BD" w:rsidRPr="00C40348">
        <w:rPr>
          <w:rFonts w:ascii="New Hero UltraLight" w:hAnsi="New Hero UltraLight"/>
          <w:noProof/>
        </w:rPr>
        <w:t>(</w:t>
      </w:r>
      <w:hyperlink w:anchor="_ENREF_66" w:tooltip="Olsen, 2015 #11160" w:history="1">
        <w:r w:rsidR="00DE2D12" w:rsidRPr="00C40348">
          <w:rPr>
            <w:rStyle w:val="Hyperlink"/>
            <w:rFonts w:ascii="New Hero UltraLight" w:hAnsi="New Hero UltraLight"/>
          </w:rPr>
          <w:t>Olsen and Westneat 2015</w:t>
        </w:r>
      </w:hyperlink>
      <w:r w:rsidR="007219BD" w:rsidRPr="00C40348">
        <w:rPr>
          <w:rFonts w:ascii="New Hero UltraLight" w:hAnsi="New Hero UltraLight"/>
          <w:noProof/>
        </w:rPr>
        <w:t xml:space="preserve">; </w:t>
      </w:r>
      <w:hyperlink w:anchor="_ENREF_71" w:tooltip="R Core Development Team, 2023 #7503" w:history="1">
        <w:r w:rsidR="00DE2D12" w:rsidRPr="00C40348">
          <w:rPr>
            <w:rStyle w:val="Hyperlink"/>
            <w:rFonts w:ascii="New Hero UltraLight" w:hAnsi="New Hero UltraLight"/>
          </w:rPr>
          <w:t>R Core Development Team 2023</w:t>
        </w:r>
      </w:hyperlink>
      <w:r w:rsidR="007219BD"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Some bifaces include multiple areas of heavy retouch at the top and bottom of the same lateral edge, while others include one retouched edge at top right and another at bottom left, similar to alternately beveled bifaces.</w:t>
      </w:r>
    </w:p>
    <w:p w14:paraId="64D45358" w14:textId="46F653B7" w:rsidR="002B4FEC" w:rsidRPr="00C40348" w:rsidRDefault="002B4FEC" w:rsidP="008C6829">
      <w:pPr>
        <w:jc w:val="both"/>
        <w:rPr>
          <w:rFonts w:ascii="New Hero UltraLight" w:hAnsi="New Hero UltraLight"/>
        </w:rPr>
      </w:pPr>
      <w:r w:rsidRPr="00C40348">
        <w:rPr>
          <w:rFonts w:ascii="New Hero UltraLight" w:hAnsi="New Hero UltraLight"/>
        </w:rPr>
        <w:t xml:space="preserve">To identify which edge was most heavily retouched, the study used a modified approach to the flaking index initially developed by </w:t>
      </w:r>
      <w:hyperlink w:anchor="_ENREF_63" w:tooltip="Miller, 2007 #11082" w:history="1">
        <w:r w:rsidR="00DE2D12" w:rsidRPr="00C40348">
          <w:rPr>
            <w:rStyle w:val="Hyperlink"/>
            <w:rFonts w:ascii="New Hero UltraLight" w:hAnsi="New Hero UltraLight"/>
          </w:rPr>
          <w:t>Miller (2007)</w:t>
        </w:r>
        <w:r w:rsidR="00DE2D12"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AuthorYear="1"&gt;&lt;Author&gt;Miller&lt;/Author&gt;&lt;Year&gt;2007&lt;/Year&gt;&lt;RecNum&gt;11082&lt;/RecNum&gt;&lt;DisplayText&gt;Miller (2007)&lt;/DisplayText&gt;&lt;record&gt;&lt;rec-number&gt;11082&lt;/rec-number&gt;&lt;foreign-keys&gt;&lt;key app="EN" db-id="p9azfz2xyws25gedrz4p5ae4sa9vdterwtrd" timestamp="1677234445" guid="57aed709-2684-40d4-8e56-a366aecb5a2c"&gt;11082&lt;/key&gt;&lt;/foreign-keys&gt;&lt;ref-type name="Thesis"&gt;32&lt;/ref-type&gt;&lt;contributors&gt;&lt;authors&gt;&lt;author&gt;Miller, D. Shane&lt;/author&gt;&lt;/authors&gt;&lt;/contributors&gt;&lt;titles&gt;&lt;title&gt;Site Formation Processes in an Upland Paleoindian Site: The 2005 – 2007 Topper Firebreak Excavations&lt;/title&gt;&lt;secondary-title&gt;Department of Anthropology&lt;/secondary-title&gt;&lt;/titles&gt;&lt;volume&gt;MA Thesis&lt;/volume&gt;&lt;dates&gt;&lt;year&gt;2007&lt;/year&gt;&lt;/dates&gt;&lt;pub-location&gt;Knoxville&lt;/pub-location&gt;&lt;publisher&gt;The University of Tennessee&lt;/publisher&gt;&lt;urls&gt;&lt;/urls&gt;&lt;/record&gt;&lt;/Cite&gt;&lt;/EndNote&gt;</w:instrText>
        </w:r>
        <w:r w:rsidR="00DE2D12" w:rsidRPr="00C40348">
          <w:rPr>
            <w:rFonts w:ascii="New Hero UltraLight" w:hAnsi="New Hero UltraLight"/>
          </w:rPr>
          <w:fldChar w:fldCharType="separate"/>
        </w:r>
        <w:r w:rsidR="00DE2D12" w:rsidRPr="00C40348">
          <w:rPr>
            <w:rFonts w:ascii="New Hero UltraLight" w:hAnsi="New Hero UltraLight"/>
          </w:rPr>
          <w:fldChar w:fldCharType="end"/>
        </w:r>
      </w:hyperlink>
      <w:r w:rsidRPr="00C40348">
        <w:rPr>
          <w:rFonts w:ascii="New Hero UltraLight" w:hAnsi="New Hero UltraLight"/>
        </w:rPr>
        <w:t>. Th</w:t>
      </w:r>
      <w:r w:rsidR="008A6BA0" w:rsidRPr="00C40348">
        <w:rPr>
          <w:rFonts w:ascii="New Hero UltraLight" w:hAnsi="New Hero UltraLight"/>
        </w:rPr>
        <w:t xml:space="preserve">at </w:t>
      </w:r>
      <w:r w:rsidRPr="00C40348">
        <w:rPr>
          <w:rFonts w:ascii="New Hero UltraLight" w:hAnsi="New Hero UltraLight"/>
        </w:rPr>
        <w:t xml:space="preserve">approach </w:t>
      </w:r>
      <w:r w:rsidR="00D7309D" w:rsidRPr="00C40348">
        <w:rPr>
          <w:rFonts w:ascii="New Hero UltraLight" w:hAnsi="New Hero UltraLight"/>
        </w:rPr>
        <w:t>employs</w:t>
      </w:r>
      <w:r w:rsidRPr="00C40348">
        <w:rPr>
          <w:rFonts w:ascii="New Hero UltraLight" w:hAnsi="New Hero UltraLight"/>
        </w:rPr>
        <w:t xml:space="preserve"> counts of flake scars from </w:t>
      </w:r>
      <w:r w:rsidR="008A6BA0" w:rsidRPr="00C40348">
        <w:rPr>
          <w:rFonts w:ascii="New Hero UltraLight" w:hAnsi="New Hero UltraLight"/>
        </w:rPr>
        <w:t>both</w:t>
      </w:r>
      <w:r w:rsidRPr="00C40348">
        <w:rPr>
          <w:rFonts w:ascii="New Hero UltraLight" w:hAnsi="New Hero UltraLight"/>
        </w:rPr>
        <w:t xml:space="preserve"> </w:t>
      </w:r>
      <w:r w:rsidR="00087576" w:rsidRPr="00C40348">
        <w:rPr>
          <w:rFonts w:ascii="New Hero UltraLight" w:hAnsi="New Hero UltraLight"/>
        </w:rPr>
        <w:t>side</w:t>
      </w:r>
      <w:r w:rsidR="008A6BA0" w:rsidRPr="00C40348">
        <w:rPr>
          <w:rFonts w:ascii="New Hero UltraLight" w:hAnsi="New Hero UltraLight"/>
        </w:rPr>
        <w:t>s</w:t>
      </w:r>
      <w:r w:rsidR="00087576" w:rsidRPr="00C40348">
        <w:rPr>
          <w:rFonts w:ascii="New Hero UltraLight" w:hAnsi="New Hero UltraLight"/>
        </w:rPr>
        <w:t xml:space="preserve"> of the </w:t>
      </w:r>
      <w:r w:rsidRPr="00C40348">
        <w:rPr>
          <w:rFonts w:ascii="New Hero UltraLight" w:hAnsi="New Hero UltraLight"/>
        </w:rPr>
        <w:t>edge in the two most heavily worked areas, paired with a measure of edge length</w:t>
      </w:r>
      <w:r w:rsidR="00D7309D" w:rsidRPr="00C40348">
        <w:rPr>
          <w:rFonts w:ascii="New Hero UltraLight" w:hAnsi="New Hero UltraLight"/>
        </w:rPr>
        <w:t xml:space="preserve"> that was collected using the </w:t>
      </w:r>
      <w:proofErr w:type="spellStart"/>
      <w:r w:rsidR="00D7309D" w:rsidRPr="00C40348">
        <w:rPr>
          <w:rFonts w:ascii="New Hero UltraLight" w:hAnsi="New Hero UltraLight"/>
        </w:rPr>
        <w:t>DStretch</w:t>
      </w:r>
      <w:proofErr w:type="spellEnd"/>
      <w:r w:rsidR="00D7309D" w:rsidRPr="00C40348">
        <w:rPr>
          <w:rFonts w:ascii="New Hero UltraLight" w:hAnsi="New Hero UltraLight"/>
        </w:rPr>
        <w:t xml:space="preserve"> plugin for ImageJ</w:t>
      </w:r>
      <w:r w:rsidRPr="00C40348">
        <w:rPr>
          <w:rFonts w:ascii="New Hero UltraLight" w:hAnsi="New Hero UltraLight"/>
        </w:rPr>
        <w:t xml:space="preserve"> (inclusive of curvature - this is not a linear metric). The number of flake scars was </w:t>
      </w:r>
      <w:r w:rsidR="005B1EEA" w:rsidRPr="00C40348">
        <w:rPr>
          <w:rFonts w:ascii="New Hero UltraLight" w:hAnsi="New Hero UltraLight"/>
        </w:rPr>
        <w:t>subsequently</w:t>
      </w:r>
      <w:r w:rsidRPr="00C40348">
        <w:rPr>
          <w:rFonts w:ascii="New Hero UltraLight" w:hAnsi="New Hero UltraLight"/>
        </w:rPr>
        <w:t xml:space="preserve"> divided by the length of the worked edge, with the heaviest worked edge identified by the greater value.</w:t>
      </w:r>
    </w:p>
    <w:p w14:paraId="7C771710" w14:textId="2FAF4620" w:rsidR="002B4FEC" w:rsidRPr="00C40348" w:rsidRDefault="002B4FEC" w:rsidP="008C6829">
      <w:pPr>
        <w:jc w:val="both"/>
        <w:rPr>
          <w:rFonts w:ascii="New Hero UltraLight" w:hAnsi="New Hero UltraLight"/>
        </w:rPr>
      </w:pPr>
      <w:r w:rsidRPr="00C40348">
        <w:rPr>
          <w:rFonts w:ascii="New Hero UltraLight" w:hAnsi="New Hero UltraLight"/>
        </w:rPr>
        <w:lastRenderedPageBreak/>
        <w:t xml:space="preserve">Landmark data were aligned to a global coordinate system </w:t>
      </w:r>
      <w:r w:rsidRPr="00C40348">
        <w:rPr>
          <w:rFonts w:ascii="New Hero UltraLight" w:hAnsi="New Hero UltraLight"/>
        </w:rPr>
        <w:fldChar w:fldCharType="begin">
          <w:fldData xml:space="preserve">PEVuZE5vdGU+PENpdGU+PEF1dGhvcj5Cb29rc3RlaW48L0F1dGhvcj48WWVhcj4xOTk5PC9ZZWFy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Cb29rc3RlaW48L0F1dGhvcj48WWVhcj4xOTk5PC9ZZWFy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Pr="00C40348">
        <w:rPr>
          <w:rFonts w:ascii="New Hero UltraLight" w:hAnsi="New Hero UltraLight"/>
        </w:rPr>
        <w:fldChar w:fldCharType="separate"/>
      </w:r>
      <w:r w:rsidR="007219BD" w:rsidRPr="00C40348">
        <w:rPr>
          <w:rFonts w:ascii="New Hero UltraLight" w:hAnsi="New Hero UltraLight"/>
          <w:noProof/>
        </w:rPr>
        <w:t>(</w:t>
      </w:r>
      <w:hyperlink w:anchor="_ENREF_10" w:tooltip="Bookstein, 1999 #11157" w:history="1">
        <w:r w:rsidR="00DE2D12" w:rsidRPr="00C40348">
          <w:rPr>
            <w:rStyle w:val="Hyperlink"/>
            <w:rFonts w:ascii="New Hero UltraLight" w:hAnsi="New Hero UltraLight"/>
          </w:rPr>
          <w:t>Bookstein et al. 1999</w:t>
        </w:r>
      </w:hyperlink>
      <w:r w:rsidR="007219BD" w:rsidRPr="00C40348">
        <w:rPr>
          <w:rFonts w:ascii="New Hero UltraLight" w:hAnsi="New Hero UltraLight"/>
          <w:noProof/>
        </w:rPr>
        <w:t xml:space="preserve">; </w:t>
      </w:r>
      <w:hyperlink w:anchor="_ENREF_42" w:tooltip="Gunz, 2005 #7494" w:history="1">
        <w:r w:rsidR="00DE2D12" w:rsidRPr="00C40348">
          <w:rPr>
            <w:rStyle w:val="Hyperlink"/>
            <w:rFonts w:ascii="New Hero UltraLight" w:hAnsi="New Hero UltraLight"/>
          </w:rPr>
          <w:t>Gunz, Mitteroecker, and Bookstein 2005</w:t>
        </w:r>
      </w:hyperlink>
      <w:r w:rsidR="007219BD" w:rsidRPr="00C40348">
        <w:rPr>
          <w:rFonts w:ascii="New Hero UltraLight" w:hAnsi="New Hero UltraLight"/>
          <w:noProof/>
        </w:rPr>
        <w:t xml:space="preserve">; </w:t>
      </w:r>
      <w:hyperlink w:anchor="_ENREF_53" w:tooltip="Kendall, 1981 #7551" w:history="1">
        <w:r w:rsidR="00DE2D12" w:rsidRPr="00C40348">
          <w:rPr>
            <w:rStyle w:val="Hyperlink"/>
            <w:rFonts w:ascii="New Hero UltraLight" w:hAnsi="New Hero UltraLight"/>
          </w:rPr>
          <w:t>Kendall 1981</w:t>
        </w:r>
      </w:hyperlink>
      <w:r w:rsidR="007219BD" w:rsidRPr="00C40348">
        <w:rPr>
          <w:rFonts w:ascii="New Hero UltraLight" w:hAnsi="New Hero UltraLight"/>
          <w:noProof/>
        </w:rPr>
        <w:t xml:space="preserve">, </w:t>
      </w:r>
      <w:hyperlink w:anchor="_ENREF_54" w:tooltip="Kendall, 1984 #7519" w:history="1">
        <w:r w:rsidR="00DE2D12" w:rsidRPr="00C40348">
          <w:rPr>
            <w:rStyle w:val="Hyperlink"/>
            <w:rFonts w:ascii="New Hero UltraLight" w:hAnsi="New Hero UltraLight"/>
          </w:rPr>
          <w:t>1984</w:t>
        </w:r>
      </w:hyperlink>
      <w:r w:rsidR="007219BD"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achieved through generalized Procrustes superimposition </w:t>
      </w:r>
      <w:r w:rsidRPr="00C40348">
        <w:rPr>
          <w:rFonts w:ascii="New Hero UltraLight" w:hAnsi="New Hero UltraLight"/>
        </w:rPr>
        <w:fldChar w:fldCharType="begin">
          <w:fldData xml:space="preserve">PEVuZE5vdGU+PENpdGU+PEF1dGhvcj5Cb29rc3RlaW48L0F1dGhvcj48WWVhcj4xOTg2PC9ZZWFy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C9FbmROb3RlPn==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Cb29rc3RlaW48L0F1dGhvcj48WWVhcj4xOTg2PC9ZZWFy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C9FbmROb3RlPn==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Pr="00C40348">
        <w:rPr>
          <w:rFonts w:ascii="New Hero UltraLight" w:hAnsi="New Hero UltraLight"/>
        </w:rPr>
        <w:fldChar w:fldCharType="separate"/>
      </w:r>
      <w:r w:rsidR="007219BD" w:rsidRPr="00C40348">
        <w:rPr>
          <w:rFonts w:ascii="New Hero UltraLight" w:hAnsi="New Hero UltraLight"/>
          <w:noProof/>
        </w:rPr>
        <w:t>(</w:t>
      </w:r>
      <w:hyperlink w:anchor="_ENREF_8" w:tooltip="Bookstein, 1986 #11156" w:history="1">
        <w:r w:rsidR="00DE2D12" w:rsidRPr="00C40348">
          <w:rPr>
            <w:rStyle w:val="Hyperlink"/>
            <w:rFonts w:ascii="New Hero UltraLight" w:hAnsi="New Hero UltraLight"/>
          </w:rPr>
          <w:t>Bookstein 1986</w:t>
        </w:r>
      </w:hyperlink>
      <w:r w:rsidR="007219BD" w:rsidRPr="00C40348">
        <w:rPr>
          <w:rFonts w:ascii="New Hero UltraLight" w:hAnsi="New Hero UltraLight"/>
          <w:noProof/>
        </w:rPr>
        <w:t xml:space="preserve">; </w:t>
      </w:r>
      <w:hyperlink w:anchor="_ENREF_75" w:tooltip="Rohlf, 1990 #7469" w:history="1">
        <w:r w:rsidR="00DE2D12" w:rsidRPr="00C40348">
          <w:rPr>
            <w:rStyle w:val="Hyperlink"/>
            <w:rFonts w:ascii="New Hero UltraLight" w:hAnsi="New Hero UltraLight"/>
          </w:rPr>
          <w:t>Rohlf and Slice 1990</w:t>
        </w:r>
      </w:hyperlink>
      <w:r w:rsidR="007219BD" w:rsidRPr="00C40348">
        <w:rPr>
          <w:rFonts w:ascii="New Hero UltraLight" w:hAnsi="New Hero UltraLight"/>
          <w:noProof/>
        </w:rPr>
        <w:t xml:space="preserve">; </w:t>
      </w:r>
      <w:hyperlink w:anchor="_ENREF_73" w:tooltip="Rohlf, 1999 #7462" w:history="1">
        <w:r w:rsidR="00DE2D12" w:rsidRPr="00C40348">
          <w:rPr>
            <w:rStyle w:val="Hyperlink"/>
            <w:rFonts w:ascii="New Hero UltraLight" w:hAnsi="New Hero UltraLight"/>
          </w:rPr>
          <w:t>Rohlf 1999</w:t>
        </w:r>
      </w:hyperlink>
      <w:r w:rsidR="007219BD"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in R using the </w:t>
      </w:r>
      <w:proofErr w:type="spellStart"/>
      <w:r w:rsidRPr="00C40348">
        <w:rPr>
          <w:rFonts w:ascii="New Hero UltraLight" w:hAnsi="New Hero UltraLight"/>
        </w:rPr>
        <w:t>geomorph</w:t>
      </w:r>
      <w:proofErr w:type="spellEnd"/>
      <w:r w:rsidRPr="00C40348">
        <w:rPr>
          <w:rFonts w:ascii="New Hero UltraLight" w:hAnsi="New Hero UltraLight"/>
        </w:rPr>
        <w:t xml:space="preserve"> and RRPP packages </w:t>
      </w:r>
      <w:r w:rsidRPr="00C40348">
        <w:rPr>
          <w:rFonts w:ascii="New Hero UltraLight" w:hAnsi="New Hero UltraLight"/>
        </w:rPr>
        <w:fldChar w:fldCharType="begin">
          <w:fldData xml:space="preserve">PEVuZE5vdGU+PENpdGU+PEF1dGhvcj5BZGFtczwvQXV0aG9yPjxZZWFyPjIwMTU8L1llYXI+PFJl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=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BZGFtczwvQXV0aG9yPjxZZWFyPjIwMTU8L1llYXI+PFJl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=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Pr="00C40348">
        <w:rPr>
          <w:rFonts w:ascii="New Hero UltraLight" w:hAnsi="New Hero UltraLight"/>
        </w:rPr>
        <w:fldChar w:fldCharType="separate"/>
      </w:r>
      <w:r w:rsidR="007219BD" w:rsidRPr="00C40348">
        <w:rPr>
          <w:rFonts w:ascii="New Hero UltraLight" w:hAnsi="New Hero UltraLight"/>
          <w:noProof/>
        </w:rPr>
        <w:t>(</w:t>
      </w:r>
      <w:hyperlink w:anchor="_ENREF_1" w:tooltip="Adams, 2015 #7483" w:history="1">
        <w:r w:rsidR="00DE2D12" w:rsidRPr="00C40348">
          <w:rPr>
            <w:rStyle w:val="Hyperlink"/>
            <w:rFonts w:ascii="New Hero UltraLight" w:hAnsi="New Hero UltraLight"/>
          </w:rPr>
          <w:t>Adams and Collyer 2015</w:t>
        </w:r>
      </w:hyperlink>
      <w:r w:rsidR="007219BD" w:rsidRPr="00C40348">
        <w:rPr>
          <w:rFonts w:ascii="New Hero UltraLight" w:hAnsi="New Hero UltraLight"/>
          <w:noProof/>
        </w:rPr>
        <w:t xml:space="preserve">; </w:t>
      </w:r>
      <w:hyperlink w:anchor="_ENREF_15" w:tooltip="Collyer, 2018 #7523" w:history="1">
        <w:r w:rsidR="00DE2D12" w:rsidRPr="00C40348">
          <w:rPr>
            <w:rStyle w:val="Hyperlink"/>
            <w:rFonts w:ascii="New Hero UltraLight" w:hAnsi="New Hero UltraLight"/>
          </w:rPr>
          <w:t>Collyer and Adams 2018</w:t>
        </w:r>
      </w:hyperlink>
      <w:r w:rsidR="007219BD" w:rsidRPr="00C40348">
        <w:rPr>
          <w:rFonts w:ascii="New Hero UltraLight" w:hAnsi="New Hero UltraLight"/>
          <w:noProof/>
        </w:rPr>
        <w:t xml:space="preserve">; </w:t>
      </w:r>
      <w:hyperlink w:anchor="_ENREF_2" w:tooltip="Adams, 2013 #11149" w:history="1">
        <w:r w:rsidR="00DE2D12" w:rsidRPr="00C40348">
          <w:rPr>
            <w:rStyle w:val="Hyperlink"/>
            <w:rFonts w:ascii="New Hero UltraLight" w:hAnsi="New Hero UltraLight"/>
          </w:rPr>
          <w:t>Adams and Otárola-Castillo 2013</w:t>
        </w:r>
      </w:hyperlink>
      <w:r w:rsidR="007219BD" w:rsidRPr="00C40348">
        <w:rPr>
          <w:rFonts w:ascii="New Hero UltraLight" w:hAnsi="New Hero UltraLight"/>
          <w:noProof/>
        </w:rPr>
        <w:t xml:space="preserve">; </w:t>
      </w:r>
      <w:hyperlink w:anchor="_ENREF_6" w:tooltip="Baken, 2021 #8529" w:history="1">
        <w:r w:rsidR="00DE2D12" w:rsidRPr="00C40348">
          <w:rPr>
            <w:rStyle w:val="Hyperlink"/>
            <w:rFonts w:ascii="New Hero UltraLight" w:hAnsi="New Hero UltraLight"/>
          </w:rPr>
          <w:t>Baken et al. 2021</w:t>
        </w:r>
      </w:hyperlink>
      <w:r w:rsidR="007219BD"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Procrustes superimposition translates and rotates the coordinate data to allow for comparisons among objects, while also scaling each biface using unit-centroid size—the square root of the sum of squared distances from each landmark to the specimen’s centroid </w:t>
      </w:r>
      <w:r w:rsidRPr="00C40348">
        <w:rPr>
          <w:rFonts w:ascii="New Hero UltraLight" w:hAnsi="New Hero UltraLight"/>
        </w:rPr>
        <w:fldChar w:fldCharType="begin">
          <w:fldData xml:space="preserve">PEVuZE5vdGU+PENpdGU+PEF1dGhvcj5DaGFwbWFuPC9BdXRob3I+PFllYXI+MTk5MDwvWWVhcj48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=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DaGFwbWFuPC9BdXRob3I+PFllYXI+MTk5MDwvWWVhcj48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=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Pr="00C40348">
        <w:rPr>
          <w:rFonts w:ascii="New Hero UltraLight" w:hAnsi="New Hero UltraLight"/>
        </w:rPr>
        <w:fldChar w:fldCharType="separate"/>
      </w:r>
      <w:r w:rsidR="007219BD" w:rsidRPr="00C40348">
        <w:rPr>
          <w:rFonts w:ascii="New Hero UltraLight" w:hAnsi="New Hero UltraLight"/>
          <w:noProof/>
        </w:rPr>
        <w:t>(</w:t>
      </w:r>
      <w:hyperlink w:anchor="_ENREF_13" w:tooltip="Chapman, 1990 #11202" w:history="1">
        <w:r w:rsidR="00DE2D12" w:rsidRPr="00C40348">
          <w:rPr>
            <w:rStyle w:val="Hyperlink"/>
            <w:rFonts w:ascii="New Hero UltraLight" w:hAnsi="New Hero UltraLight"/>
          </w:rPr>
          <w:t>Chapman 1990</w:t>
        </w:r>
      </w:hyperlink>
      <w:r w:rsidR="007219BD" w:rsidRPr="00C40348">
        <w:rPr>
          <w:rFonts w:ascii="New Hero UltraLight" w:hAnsi="New Hero UltraLight"/>
          <w:noProof/>
        </w:rPr>
        <w:t xml:space="preserve">; </w:t>
      </w:r>
      <w:hyperlink w:anchor="_ENREF_27" w:tooltip="Dryden, 1998 #11203" w:history="1">
        <w:r w:rsidR="00DE2D12" w:rsidRPr="00C40348">
          <w:rPr>
            <w:rStyle w:val="Hyperlink"/>
            <w:rFonts w:ascii="New Hero UltraLight" w:hAnsi="New Hero UltraLight"/>
          </w:rPr>
          <w:t>Dryden and Mardia 1998</w:t>
        </w:r>
      </w:hyperlink>
      <w:r w:rsidR="007219BD" w:rsidRPr="00C40348">
        <w:rPr>
          <w:rFonts w:ascii="New Hero UltraLight" w:hAnsi="New Hero UltraLight"/>
          <w:noProof/>
        </w:rPr>
        <w:t xml:space="preserve">; </w:t>
      </w:r>
      <w:hyperlink w:anchor="_ENREF_40" w:tooltip="Gower, 1975 #7543" w:history="1">
        <w:r w:rsidR="00DE2D12" w:rsidRPr="00C40348">
          <w:rPr>
            <w:rStyle w:val="Hyperlink"/>
            <w:rFonts w:ascii="New Hero UltraLight" w:hAnsi="New Hero UltraLight"/>
          </w:rPr>
          <w:t>Gower 1975</w:t>
        </w:r>
      </w:hyperlink>
      <w:r w:rsidR="007219BD" w:rsidRPr="00C40348">
        <w:rPr>
          <w:rFonts w:ascii="New Hero UltraLight" w:hAnsi="New Hero UltraLight"/>
          <w:noProof/>
        </w:rPr>
        <w:t xml:space="preserve">; </w:t>
      </w:r>
      <w:hyperlink w:anchor="_ENREF_75" w:tooltip="Rohlf, 1990 #7469" w:history="1">
        <w:r w:rsidR="00DE2D12" w:rsidRPr="00C40348">
          <w:rPr>
            <w:rStyle w:val="Hyperlink"/>
            <w:rFonts w:ascii="New Hero UltraLight" w:hAnsi="New Hero UltraLight"/>
          </w:rPr>
          <w:t>Rohlf and Slice 1990</w:t>
        </w:r>
      </w:hyperlink>
      <w:r w:rsidR="007219BD"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The </w:t>
      </w:r>
      <w:proofErr w:type="spellStart"/>
      <w:r w:rsidRPr="00C40348">
        <w:rPr>
          <w:rFonts w:ascii="New Hero UltraLight" w:hAnsi="New Hero UltraLight"/>
        </w:rPr>
        <w:t>geomorph</w:t>
      </w:r>
      <w:proofErr w:type="spellEnd"/>
      <w:r w:rsidRPr="00C40348">
        <w:rPr>
          <w:rFonts w:ascii="New Hero UltraLight" w:hAnsi="New Hero UltraLight"/>
        </w:rPr>
        <w:t xml:space="preserve"> package uses a partial Procrustes superimposition that projects the aligned specimens into tangent space subsequent to alignment in preparation for the use of multivariate methods that assume linear space </w:t>
      </w:r>
      <w:r w:rsidR="00181384" w:rsidRPr="00C40348">
        <w:rPr>
          <w:rFonts w:ascii="New Hero UltraLight" w:hAnsi="New Hero UltraLight"/>
        </w:rPr>
        <w:fldChar w:fldCharType="begin">
          <w:fldData xml:space="preserve">PEVuZE5vdGU+PENpdGU+PEF1dGhvcj5EcnlkZW48L0F1dGhvcj48WWVhcj4xOTkzPC9ZZWFyPjxS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==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EcnlkZW48L0F1dGhvcj48WWVhcj4xOTkzPC9ZZWFyPjxS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==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181384" w:rsidRPr="00C40348">
        <w:rPr>
          <w:rFonts w:ascii="New Hero UltraLight" w:hAnsi="New Hero UltraLight"/>
        </w:rPr>
        <w:fldChar w:fldCharType="separate"/>
      </w:r>
      <w:r w:rsidR="007219BD" w:rsidRPr="00C40348">
        <w:rPr>
          <w:rFonts w:ascii="New Hero UltraLight" w:hAnsi="New Hero UltraLight"/>
          <w:noProof/>
        </w:rPr>
        <w:t>(</w:t>
      </w:r>
      <w:hyperlink w:anchor="_ENREF_26" w:tooltip="Dryden, 1993 #11201" w:history="1">
        <w:r w:rsidR="00DE2D12" w:rsidRPr="00C40348">
          <w:rPr>
            <w:rStyle w:val="Hyperlink"/>
            <w:rFonts w:ascii="New Hero UltraLight" w:hAnsi="New Hero UltraLight"/>
          </w:rPr>
          <w:t>Dryden and Mardia 1993</w:t>
        </w:r>
      </w:hyperlink>
      <w:r w:rsidR="007219BD" w:rsidRPr="00C40348">
        <w:rPr>
          <w:rFonts w:ascii="New Hero UltraLight" w:hAnsi="New Hero UltraLight"/>
          <w:noProof/>
        </w:rPr>
        <w:t xml:space="preserve">; </w:t>
      </w:r>
      <w:hyperlink w:anchor="_ENREF_55" w:tooltip="Kent, 2001 #11159" w:history="1">
        <w:r w:rsidR="00DE2D12" w:rsidRPr="00C40348">
          <w:rPr>
            <w:rStyle w:val="Hyperlink"/>
            <w:rFonts w:ascii="New Hero UltraLight" w:hAnsi="New Hero UltraLight"/>
          </w:rPr>
          <w:t>Kent and Mardia 2001</w:t>
        </w:r>
      </w:hyperlink>
      <w:r w:rsidR="007219BD" w:rsidRPr="00C40348">
        <w:rPr>
          <w:rFonts w:ascii="New Hero UltraLight" w:hAnsi="New Hero UltraLight"/>
          <w:noProof/>
        </w:rPr>
        <w:t xml:space="preserve">; </w:t>
      </w:r>
      <w:hyperlink w:anchor="_ENREF_73" w:tooltip="Rohlf, 1999 #7462" w:history="1">
        <w:r w:rsidR="00DE2D12" w:rsidRPr="00C40348">
          <w:rPr>
            <w:rStyle w:val="Hyperlink"/>
            <w:rFonts w:ascii="New Hero UltraLight" w:hAnsi="New Hero UltraLight"/>
          </w:rPr>
          <w:t>Rohlf 1999</w:t>
        </w:r>
      </w:hyperlink>
      <w:r w:rsidR="007219BD" w:rsidRPr="00C40348">
        <w:rPr>
          <w:rFonts w:ascii="New Hero UltraLight" w:hAnsi="New Hero UltraLight"/>
          <w:noProof/>
        </w:rPr>
        <w:t xml:space="preserve">; </w:t>
      </w:r>
      <w:hyperlink w:anchor="_ENREF_84" w:tooltip="Slice, 2001 #9247" w:history="1">
        <w:r w:rsidR="00DE2D12" w:rsidRPr="00C40348">
          <w:rPr>
            <w:rStyle w:val="Hyperlink"/>
            <w:rFonts w:ascii="New Hero UltraLight" w:hAnsi="New Hero UltraLight"/>
          </w:rPr>
          <w:t>Slice 2001</w:t>
        </w:r>
      </w:hyperlink>
      <w:r w:rsidR="007219BD" w:rsidRPr="00C40348">
        <w:rPr>
          <w:rFonts w:ascii="New Hero UltraLight" w:hAnsi="New Hero UltraLight"/>
          <w:noProof/>
        </w:rPr>
        <w:t>)</w:t>
      </w:r>
      <w:r w:rsidR="00181384" w:rsidRPr="00C40348">
        <w:rPr>
          <w:rFonts w:ascii="New Hero UltraLight" w:hAnsi="New Hero UltraLight"/>
        </w:rPr>
        <w:fldChar w:fldCharType="end"/>
      </w:r>
      <w:r w:rsidR="00181384" w:rsidRPr="00C40348">
        <w:rPr>
          <w:rFonts w:ascii="New Hero UltraLight" w:hAnsi="New Hero UltraLight"/>
        </w:rPr>
        <w:t>.</w:t>
      </w:r>
    </w:p>
    <w:p w14:paraId="4CEF0DDF" w14:textId="6F5F8771" w:rsidR="00BA3B9F" w:rsidRPr="00C40348" w:rsidRDefault="00181384" w:rsidP="00CD67A2">
      <w:pPr>
        <w:jc w:val="both"/>
        <w:rPr>
          <w:rFonts w:ascii="New Hero UltraLight" w:hAnsi="New Hero UltraLight"/>
        </w:rPr>
      </w:pPr>
      <w:r w:rsidRPr="00C40348">
        <w:rPr>
          <w:rFonts w:ascii="New Hero UltraLight" w:hAnsi="New Hero UltraLight"/>
        </w:rPr>
        <w:t xml:space="preserve">Principal components analysis </w:t>
      </w:r>
      <w:r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Jolliffe&lt;/Author&gt;&lt;Year&gt;2002&lt;/Year&gt;&lt;RecNum&gt;7481&lt;/RecNum&gt;&lt;DisplayText&gt;(Jolliffe 2002)&lt;/DisplayText&gt;&lt;record&gt;&lt;rec-number&gt;7481&lt;/rec-number&gt;&lt;foreign-keys&gt;&lt;key app="EN" db-id="p9azfz2xyws25gedrz4p5ae4sa9vdterwtrd" timestamp="1676985366" guid="8f0fc9eb-43f6-49c1-beb1-c9285dc8e11a"&gt;7481&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sidRPr="00C40348">
        <w:rPr>
          <w:rFonts w:ascii="New Hero UltraLight" w:hAnsi="New Hero UltraLight"/>
        </w:rPr>
        <w:fldChar w:fldCharType="separate"/>
      </w:r>
      <w:r w:rsidRPr="00C40348">
        <w:rPr>
          <w:rFonts w:ascii="New Hero UltraLight" w:hAnsi="New Hero UltraLight"/>
          <w:noProof/>
        </w:rPr>
        <w:t>(</w:t>
      </w:r>
      <w:hyperlink w:anchor="_ENREF_50" w:tooltip="Jolliffe, 2002 #7481" w:history="1">
        <w:r w:rsidR="00DE2D12" w:rsidRPr="00C40348">
          <w:rPr>
            <w:rStyle w:val="Hyperlink"/>
            <w:rFonts w:ascii="New Hero UltraLight" w:hAnsi="New Hero UltraLight"/>
          </w:rPr>
          <w:t>Jolliffe 2002</w:t>
        </w:r>
      </w:hyperlink>
      <w:r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was used to visualize shape variation among the elliptical bifaces, and the scatterplot represents the dispersion of shapes in tangent space (Figure </w:t>
      </w:r>
      <w:r w:rsidR="002C6405" w:rsidRPr="00C40348">
        <w:rPr>
          <w:rFonts w:ascii="New Hero UltraLight" w:hAnsi="New Hero UltraLight"/>
        </w:rPr>
        <w:t>3</w:t>
      </w:r>
      <w:r w:rsidR="00F57684" w:rsidRPr="00C40348">
        <w:rPr>
          <w:rFonts w:ascii="New Hero UltraLight" w:hAnsi="New Hero UltraLight"/>
        </w:rPr>
        <w:t>, bottom</w:t>
      </w:r>
      <w:r w:rsidRPr="00C40348">
        <w:rPr>
          <w:rFonts w:ascii="New Hero UltraLight" w:hAnsi="New Hero UltraLight"/>
        </w:rPr>
        <w:t xml:space="preserve">) </w:t>
      </w:r>
      <w:r w:rsidRPr="00C40348">
        <w:rPr>
          <w:rFonts w:ascii="New Hero UltraLight" w:hAnsi="New Hero UltraLight"/>
        </w:rPr>
        <w:fldChar w:fldCharType="begin">
          <w:fldData xml:space="preserve">PEVuZE5vdGU+PENpdGU+PEF1dGhvcj5BZGFtczwvQXV0aG9yPjxZZWFyPjIwMTM8L1llYXI+PFJl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BZGFtczwvQXV0aG9yPjxZZWFyPjIwMTM8L1llYXI+PFJl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Pr="00C40348">
        <w:rPr>
          <w:rFonts w:ascii="New Hero UltraLight" w:hAnsi="New Hero UltraLight"/>
        </w:rPr>
        <w:fldChar w:fldCharType="separate"/>
      </w:r>
      <w:r w:rsidR="007219BD" w:rsidRPr="00C40348">
        <w:rPr>
          <w:rFonts w:ascii="New Hero UltraLight" w:hAnsi="New Hero UltraLight"/>
          <w:noProof/>
        </w:rPr>
        <w:t>(</w:t>
      </w:r>
      <w:hyperlink w:anchor="_ENREF_3" w:tooltip="Adams, 2013 #8588" w:history="1">
        <w:r w:rsidR="00DE2D12" w:rsidRPr="00C40348">
          <w:rPr>
            <w:rStyle w:val="Hyperlink"/>
            <w:rFonts w:ascii="New Hero UltraLight" w:hAnsi="New Hero UltraLight"/>
          </w:rPr>
          <w:t>Adams, Rohlf, and Slice 2013</w:t>
        </w:r>
      </w:hyperlink>
      <w:r w:rsidR="007219BD" w:rsidRPr="00C40348">
        <w:rPr>
          <w:rFonts w:ascii="New Hero UltraLight" w:hAnsi="New Hero UltraLight"/>
          <w:noProof/>
        </w:rPr>
        <w:t xml:space="preserve">; </w:t>
      </w:r>
      <w:hyperlink w:anchor="_ENREF_9" w:tooltip="Bookstein, 1991 #5604" w:history="1">
        <w:r w:rsidR="00DE2D12" w:rsidRPr="00C40348">
          <w:rPr>
            <w:rStyle w:val="Hyperlink"/>
            <w:rFonts w:ascii="New Hero UltraLight" w:hAnsi="New Hero UltraLight"/>
          </w:rPr>
          <w:t>Bookstein 1991</w:t>
        </w:r>
      </w:hyperlink>
      <w:r w:rsidR="007219BD" w:rsidRPr="00C40348">
        <w:rPr>
          <w:rFonts w:ascii="New Hero UltraLight" w:hAnsi="New Hero UltraLight"/>
          <w:noProof/>
        </w:rPr>
        <w:t xml:space="preserve">; </w:t>
      </w:r>
      <w:hyperlink w:anchor="_ENREF_65" w:tooltip="O'Higgins, 1998 #11146" w:history="1">
        <w:r w:rsidR="00DE2D12" w:rsidRPr="00C40348">
          <w:rPr>
            <w:rStyle w:val="Hyperlink"/>
            <w:rFonts w:ascii="New Hero UltraLight" w:hAnsi="New Hero UltraLight"/>
          </w:rPr>
          <w:t>O'Higgins and Jones 1998</w:t>
        </w:r>
      </w:hyperlink>
      <w:r w:rsidR="007219BD" w:rsidRPr="00C40348">
        <w:rPr>
          <w:rFonts w:ascii="New Hero UltraLight" w:hAnsi="New Hero UltraLight"/>
          <w:noProof/>
        </w:rPr>
        <w:t xml:space="preserve">; </w:t>
      </w:r>
      <w:hyperlink w:anchor="_ENREF_74" w:tooltip="Rohlf, 1993 #7542" w:history="1">
        <w:r w:rsidR="00DE2D12" w:rsidRPr="00C40348">
          <w:rPr>
            <w:rStyle w:val="Hyperlink"/>
            <w:rFonts w:ascii="New Hero UltraLight" w:hAnsi="New Hero UltraLight"/>
          </w:rPr>
          <w:t>Rohlf and Marcus 1993</w:t>
        </w:r>
      </w:hyperlink>
      <w:r w:rsidR="007219BD"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To assess whether elliptical biface shape and size differed by raw material color group, Procrustes ANOVAs </w:t>
      </w:r>
      <w:r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Goodall&lt;/Author&gt;&lt;Year&gt;1991&lt;/Year&gt;&lt;RecNum&gt;11158&lt;/RecNum&gt;&lt;DisplayText&gt;(Goodall 1991)&lt;/DisplayText&gt;&lt;record&gt;&lt;rec-number&gt;11158&lt;/rec-number&gt;&lt;foreign-keys&gt;&lt;key app="EN" db-id="p9azfz2xyws25gedrz4p5ae4sa9vdterwtrd" timestamp="1677234866" guid="9972431d-1d45-4c76-ad99-d181212eac36"&gt;11158&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21&lt;/pages&gt;&lt;volume&gt;53&lt;/volume&gt;&lt;number&gt;2&lt;/number&gt;&lt;section&gt;285&lt;/section&gt;&lt;dates&gt;&lt;year&gt;1991&lt;/year&gt;&lt;/dates&gt;&lt;isbn&gt;00359246&lt;/isbn&gt;&lt;urls&gt;&lt;related-urls&gt;&lt;url&gt;https://rss.onlinelibrary.wiley.com/doi/pdfdirect/10.1111/j.2517-6161.1991.tb01825.x?download=true&lt;/url&gt;&lt;/related-urls&gt;&lt;/urls&gt;&lt;electronic-resource-num&gt;10.1111/j.2517-6161.1991.tb01825.x&lt;/electronic-resource-num&gt;&lt;/record&gt;&lt;/Cite&gt;&lt;/EndNote&gt;</w:instrText>
      </w:r>
      <w:r w:rsidRPr="00C40348">
        <w:rPr>
          <w:rFonts w:ascii="New Hero UltraLight" w:hAnsi="New Hero UltraLight"/>
        </w:rPr>
        <w:fldChar w:fldCharType="separate"/>
      </w:r>
      <w:r w:rsidRPr="00C40348">
        <w:rPr>
          <w:rFonts w:ascii="New Hero UltraLight" w:hAnsi="New Hero UltraLight"/>
          <w:noProof/>
        </w:rPr>
        <w:t>(</w:t>
      </w:r>
      <w:hyperlink w:anchor="_ENREF_38" w:tooltip="Goodall, 1991 #11158" w:history="1">
        <w:r w:rsidR="00DE2D12" w:rsidRPr="00C40348">
          <w:rPr>
            <w:rStyle w:val="Hyperlink"/>
            <w:rFonts w:ascii="New Hero UltraLight" w:hAnsi="New Hero UltraLight"/>
          </w:rPr>
          <w:t>Goodall 1991</w:t>
        </w:r>
      </w:hyperlink>
      <w:r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were run that enlist effect-sizes (</w:t>
      </w:r>
      <w:proofErr w:type="spellStart"/>
      <w:r w:rsidRPr="00C40348">
        <w:rPr>
          <w:rFonts w:ascii="New Hero UltraLight" w:hAnsi="New Hero UltraLight"/>
        </w:rPr>
        <w:t>zscores</w:t>
      </w:r>
      <w:proofErr w:type="spellEnd"/>
      <w:r w:rsidRPr="00C40348">
        <w:rPr>
          <w:rFonts w:ascii="New Hero UltraLight" w:hAnsi="New Hero UltraLight"/>
        </w:rPr>
        <w:t xml:space="preserve">) computed as standard deviates of the generated sampling distributions </w:t>
      </w:r>
      <w:r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Collyer&lt;/Author&gt;&lt;Year&gt;2015&lt;/Year&gt;&lt;RecNum&gt;8755&lt;/RecNum&gt;&lt;DisplayText&gt;(Collyer, Sekora, and Adams 2015)&lt;/DisplayText&gt;&lt;record&gt;&lt;rec-number&gt;8755&lt;/rec-number&gt;&lt;foreign-keys&gt;&lt;key app="EN" db-id="p9azfz2xyws25gedrz4p5ae4sa9vdterwtrd" timestamp="1676992797" guid="ac968eae-1bbd-4759-8a5f-ab6cc4ec20f5"&gt;8755&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rsidRPr="00C40348">
        <w:rPr>
          <w:rFonts w:ascii="New Hero UltraLight" w:hAnsi="New Hero UltraLight"/>
        </w:rPr>
        <w:fldChar w:fldCharType="separate"/>
      </w:r>
      <w:r w:rsidR="007219BD" w:rsidRPr="00C40348">
        <w:rPr>
          <w:rFonts w:ascii="New Hero UltraLight" w:hAnsi="New Hero UltraLight"/>
          <w:noProof/>
        </w:rPr>
        <w:t>(</w:t>
      </w:r>
      <w:hyperlink w:anchor="_ENREF_16" w:tooltip="Collyer, 2015 #8755" w:history="1">
        <w:r w:rsidR="00DE2D12" w:rsidRPr="00C40348">
          <w:rPr>
            <w:rStyle w:val="Hyperlink"/>
            <w:rFonts w:ascii="New Hero UltraLight" w:hAnsi="New Hero UltraLight"/>
          </w:rPr>
          <w:t>Collyer, Sekora, and Adams 2015</w:t>
        </w:r>
      </w:hyperlink>
      <w:r w:rsidR="007219BD"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A residual randomization permutation procedure (RRPP; n = 10,000 permutations) was used for all Procrustes ANOVAs </w:t>
      </w:r>
      <w:r w:rsidRPr="00C40348">
        <w:rPr>
          <w:rFonts w:ascii="New Hero UltraLight" w:hAnsi="New Hero UltraLight"/>
        </w:rPr>
        <w:fldChar w:fldCharType="begin">
          <w:fldData xml:space="preserve">PEVuZE5vdGU+PENpdGU+PEF1dGhvcj5BZGFtczwvQXV0aG9yPjxZZWFyPjIwMTU8L1llYXI+PFJl
Y051bT43NDgzPC9SZWNOdW0+PERpc3BsYXlUZXh0PihBZGFtcyBhbmQgQ29sbHllciAyMDE1OyBD
b2xseWVyIGFuZCBBZGFtcyAyMDE4KTwvRGlzcGxheVRleHQ+PHJlY29yZD48cmVjLW51bWJlcj43
NDgzPC9yZWMtbnVtYmVyPjxmb3JlaWduLWtleXM+PGtleSBhcHA9IkVOIiBkYi1pZD0icDlhemZ6
Mnh5d3MyNWdlZHJ6NHA1YWU0c2E5dmR0ZXJ3dHJkIiB0aW1lc3RhbXA9IjE2NzY5ODUzNjkiIGd1
aWQ9Ijk5NDg5ZjUyLWQ5ZWQtNDkxNy04MzE2LTJiNjNjYjQ4NmUzYyI+NzQ4Mz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NzUyMzwvUmVj
TnVtPjxyZWNvcmQ+PHJlYy1udW1iZXI+NzUyMzwvcmVjLW51bWJlcj48Zm9yZWlnbi1rZXlzPjxr
ZXkgYXBwPSJFTiIgZGItaWQ9InA5YXpmejJ4eXdzMjVnZWRyejRwNWFlNHNhOXZkdGVyd3RyZCIg
dGltZXN0YW1wPSIxNjc2OTg1NTg0IiBndWlkPSI1NzZiMzVlOC01M2E0LTQ2YTYtODk2My1jZmFk
YTViYzkzMWIiPjc1Mj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BZGFtczwvQXV0aG9yPjxZZWFyPjIwMTU8L1llYXI+PFJl
Y051bT43NDgzPC9SZWNOdW0+PERpc3BsYXlUZXh0PihBZGFtcyBhbmQgQ29sbHllciAyMDE1OyBD
b2xseWVyIGFuZCBBZGFtcyAyMDE4KTwvRGlzcGxheVRleHQ+PHJlY29yZD48cmVjLW51bWJlcj43
NDgzPC9yZWMtbnVtYmVyPjxmb3JlaWduLWtleXM+PGtleSBhcHA9IkVOIiBkYi1pZD0icDlhemZ6
Mnh5d3MyNWdlZHJ6NHA1YWU0c2E5dmR0ZXJ3dHJkIiB0aW1lc3RhbXA9IjE2NzY5ODUzNjkiIGd1
aWQ9Ijk5NDg5ZjUyLWQ5ZWQtNDkxNy04MzE2LTJiNjNjYjQ4NmUzYyI+NzQ4Mz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NzUyMzwvUmVj
TnVtPjxyZWNvcmQ+PHJlYy1udW1iZXI+NzUyMzwvcmVjLW51bWJlcj48Zm9yZWlnbi1rZXlzPjxr
ZXkgYXBwPSJFTiIgZGItaWQ9InA5YXpmejJ4eXdzMjVnZWRyejRwNWFlNHNhOXZkdGVyd3RyZCIg
dGltZXN0YW1wPSIxNjc2OTg1NTg0IiBndWlkPSI1NzZiMzVlOC01M2E0LTQ2YTYtODk2My1jZmFk
YTViYzkzMWIiPjc1Mj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Pr="00C40348">
        <w:rPr>
          <w:rFonts w:ascii="New Hero UltraLight" w:hAnsi="New Hero UltraLight"/>
        </w:rPr>
        <w:fldChar w:fldCharType="separate"/>
      </w:r>
      <w:r w:rsidR="007219BD" w:rsidRPr="00C40348">
        <w:rPr>
          <w:rFonts w:ascii="New Hero UltraLight" w:hAnsi="New Hero UltraLight"/>
          <w:noProof/>
        </w:rPr>
        <w:t>(</w:t>
      </w:r>
      <w:hyperlink w:anchor="_ENREF_1" w:tooltip="Adams, 2015 #7483" w:history="1">
        <w:r w:rsidR="00DE2D12" w:rsidRPr="00C40348">
          <w:rPr>
            <w:rStyle w:val="Hyperlink"/>
            <w:rFonts w:ascii="New Hero UltraLight" w:hAnsi="New Hero UltraLight"/>
          </w:rPr>
          <w:t>Adams and Collyer 2015</w:t>
        </w:r>
      </w:hyperlink>
      <w:r w:rsidR="007219BD" w:rsidRPr="00C40348">
        <w:rPr>
          <w:rFonts w:ascii="New Hero UltraLight" w:hAnsi="New Hero UltraLight"/>
          <w:noProof/>
        </w:rPr>
        <w:t xml:space="preserve">; </w:t>
      </w:r>
      <w:hyperlink w:anchor="_ENREF_15" w:tooltip="Collyer, 2018 #7523" w:history="1">
        <w:r w:rsidR="00DE2D12" w:rsidRPr="00C40348">
          <w:rPr>
            <w:rStyle w:val="Hyperlink"/>
            <w:rFonts w:ascii="New Hero UltraLight" w:hAnsi="New Hero UltraLight"/>
          </w:rPr>
          <w:t>Collyer and Adams 2018</w:t>
        </w:r>
      </w:hyperlink>
      <w:r w:rsidR="007219BD"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w:t>
      </w:r>
      <w:r w:rsidR="00A01355" w:rsidRPr="00C40348">
        <w:rPr>
          <w:rFonts w:ascii="New Hero UltraLight" w:hAnsi="New Hero UltraLight"/>
        </w:rPr>
        <w:t xml:space="preserve"> Results demonstrate a significant difference in elliptical biface shape (RRPP = 10,000; </w:t>
      </w:r>
      <w:proofErr w:type="spellStart"/>
      <w:r w:rsidR="00A01355" w:rsidRPr="00C40348">
        <w:rPr>
          <w:rFonts w:ascii="New Hero UltraLight" w:hAnsi="New Hero UltraLight"/>
        </w:rPr>
        <w:t>Rsq</w:t>
      </w:r>
      <w:proofErr w:type="spellEnd"/>
      <w:r w:rsidR="00A01355" w:rsidRPr="00C40348">
        <w:rPr>
          <w:rFonts w:ascii="New Hero UltraLight" w:hAnsi="New Hero UltraLight"/>
        </w:rPr>
        <w:t xml:space="preserve"> = 0.3</w:t>
      </w:r>
      <w:r w:rsidR="00682131" w:rsidRPr="00C40348">
        <w:rPr>
          <w:rFonts w:ascii="New Hero UltraLight" w:hAnsi="New Hero UltraLight"/>
        </w:rPr>
        <w:t>1811</w:t>
      </w:r>
      <w:r w:rsidR="00A01355" w:rsidRPr="00C40348">
        <w:rPr>
          <w:rFonts w:ascii="New Hero UltraLight" w:hAnsi="New Hero UltraLight"/>
        </w:rPr>
        <w:t xml:space="preserve">; </w:t>
      </w:r>
      <w:proofErr w:type="spellStart"/>
      <w:r w:rsidR="00A01355" w:rsidRPr="00C40348">
        <w:rPr>
          <w:rFonts w:ascii="New Hero UltraLight" w:hAnsi="New Hero UltraLight"/>
        </w:rPr>
        <w:t>Pr</w:t>
      </w:r>
      <w:proofErr w:type="spellEnd"/>
      <w:r w:rsidR="00A01355" w:rsidRPr="00C40348">
        <w:rPr>
          <w:rFonts w:ascii="New Hero UltraLight" w:hAnsi="New Hero UltraLight"/>
        </w:rPr>
        <w:t>(&gt;F) = 0.047</w:t>
      </w:r>
      <w:r w:rsidR="00E93D0E" w:rsidRPr="00C40348">
        <w:rPr>
          <w:rFonts w:ascii="New Hero UltraLight" w:hAnsi="New Hero UltraLight"/>
        </w:rPr>
        <w:t>3</w:t>
      </w:r>
      <w:r w:rsidR="00A01355" w:rsidRPr="00C40348">
        <w:rPr>
          <w:rFonts w:ascii="New Hero UltraLight" w:hAnsi="New Hero UltraLight"/>
        </w:rPr>
        <w:t>), but not size</w:t>
      </w:r>
      <w:r w:rsidR="007D2C0F" w:rsidRPr="00C40348">
        <w:rPr>
          <w:rFonts w:ascii="New Hero UltraLight" w:hAnsi="New Hero UltraLight"/>
        </w:rPr>
        <w:t xml:space="preserve"> (RRPP = 10,000; </w:t>
      </w:r>
      <w:proofErr w:type="spellStart"/>
      <w:r w:rsidR="007D2C0F" w:rsidRPr="00C40348">
        <w:rPr>
          <w:rFonts w:ascii="New Hero UltraLight" w:hAnsi="New Hero UltraLight"/>
        </w:rPr>
        <w:t>Rsq</w:t>
      </w:r>
      <w:proofErr w:type="spellEnd"/>
      <w:r w:rsidR="007D2C0F" w:rsidRPr="00C40348">
        <w:rPr>
          <w:rFonts w:ascii="New Hero UltraLight" w:hAnsi="New Hero UltraLight"/>
        </w:rPr>
        <w:t xml:space="preserve"> = 0.0083</w:t>
      </w:r>
      <w:r w:rsidR="00682131" w:rsidRPr="00C40348">
        <w:rPr>
          <w:rFonts w:ascii="New Hero UltraLight" w:hAnsi="New Hero UltraLight"/>
        </w:rPr>
        <w:t>1</w:t>
      </w:r>
      <w:r w:rsidR="007D2C0F" w:rsidRPr="00C40348">
        <w:rPr>
          <w:rFonts w:ascii="New Hero UltraLight" w:hAnsi="New Hero UltraLight"/>
        </w:rPr>
        <w:t xml:space="preserve">; </w:t>
      </w:r>
      <w:proofErr w:type="spellStart"/>
      <w:r w:rsidR="007D2C0F" w:rsidRPr="00C40348">
        <w:rPr>
          <w:rFonts w:ascii="New Hero UltraLight" w:hAnsi="New Hero UltraLight"/>
        </w:rPr>
        <w:t>Pr</w:t>
      </w:r>
      <w:proofErr w:type="spellEnd"/>
      <w:r w:rsidR="007D2C0F" w:rsidRPr="00C40348">
        <w:rPr>
          <w:rFonts w:ascii="New Hero UltraLight" w:hAnsi="New Hero UltraLight"/>
        </w:rPr>
        <w:t>(&gt;F) = 0.7</w:t>
      </w:r>
      <w:r w:rsidR="00E93D0E" w:rsidRPr="00C40348">
        <w:rPr>
          <w:rFonts w:ascii="New Hero UltraLight" w:hAnsi="New Hero UltraLight"/>
        </w:rPr>
        <w:t>793</w:t>
      </w:r>
      <w:r w:rsidR="007D2C0F" w:rsidRPr="00C40348">
        <w:rPr>
          <w:rFonts w:ascii="New Hero UltraLight" w:hAnsi="New Hero UltraLight"/>
        </w:rPr>
        <w:t>)</w:t>
      </w:r>
      <w:r w:rsidR="00A01355" w:rsidRPr="00C40348">
        <w:rPr>
          <w:rFonts w:ascii="New Hero UltraLight" w:hAnsi="New Hero UltraLight"/>
        </w:rPr>
        <w:t>, by raw material color group</w:t>
      </w:r>
      <w:r w:rsidR="002C067A" w:rsidRPr="00C40348">
        <w:rPr>
          <w:rFonts w:ascii="New Hero UltraLight" w:hAnsi="New Hero UltraLight"/>
        </w:rPr>
        <w:t xml:space="preserve"> (</w:t>
      </w:r>
      <w:hyperlink r:id="rId15" w:history="1">
        <w:r w:rsidR="002C067A" w:rsidRPr="00C40348">
          <w:rPr>
            <w:rStyle w:val="Hyperlink"/>
            <w:rFonts w:ascii="New Hero UltraLight" w:hAnsi="New Hero UltraLight"/>
          </w:rPr>
          <w:t>Supplementary Materials</w:t>
        </w:r>
      </w:hyperlink>
      <w:r w:rsidR="002C067A" w:rsidRPr="00C40348">
        <w:rPr>
          <w:rFonts w:ascii="New Hero UltraLight" w:hAnsi="New Hero UltraLight"/>
        </w:rPr>
        <w:t>)</w:t>
      </w:r>
      <w:r w:rsidR="00A01355" w:rsidRPr="00C40348">
        <w:rPr>
          <w:rFonts w:ascii="New Hero UltraLight" w:hAnsi="New Hero UltraLight"/>
        </w:rPr>
        <w:t>.</w:t>
      </w:r>
    </w:p>
    <w:p w14:paraId="04CD7608" w14:textId="1C3246CE" w:rsidR="00A316B8" w:rsidRPr="002E395A" w:rsidRDefault="00A316B8" w:rsidP="00CD67A2">
      <w:pPr>
        <w:jc w:val="both"/>
        <w:rPr>
          <w:rFonts w:ascii="New Hero Light" w:hAnsi="New Hero Light"/>
        </w:rPr>
      </w:pPr>
      <w:r w:rsidRPr="002E395A">
        <w:rPr>
          <w:rFonts w:ascii="New Hero Light" w:hAnsi="New Hero Light"/>
          <w:b/>
          <w:bCs/>
        </w:rPr>
        <w:t xml:space="preserve">Figure </w:t>
      </w:r>
      <w:r w:rsidR="00F57684" w:rsidRPr="002E395A">
        <w:rPr>
          <w:rFonts w:ascii="New Hero Light" w:hAnsi="New Hero Light"/>
          <w:b/>
          <w:bCs/>
        </w:rPr>
        <w:t>3</w:t>
      </w:r>
      <w:r w:rsidRPr="002E395A">
        <w:rPr>
          <w:rFonts w:ascii="New Hero Light" w:hAnsi="New Hero Light"/>
          <w:b/>
          <w:bCs/>
        </w:rPr>
        <w:t xml:space="preserve">. </w:t>
      </w:r>
      <w:r w:rsidR="006A26A9" w:rsidRPr="002E395A">
        <w:rPr>
          <w:rFonts w:ascii="New Hero Light" w:hAnsi="New Hero Light"/>
          <w:b/>
          <w:bCs/>
        </w:rPr>
        <w:t>NMDS summarizing color variation in elliptical bifaces</w:t>
      </w:r>
      <w:r w:rsidR="000C1536" w:rsidRPr="002E395A">
        <w:rPr>
          <w:rFonts w:ascii="New Hero Light" w:hAnsi="New Hero Light"/>
          <w:b/>
          <w:bCs/>
        </w:rPr>
        <w:t xml:space="preserve"> in color space</w:t>
      </w:r>
      <w:r w:rsidR="006A26A9" w:rsidRPr="002E395A">
        <w:rPr>
          <w:rFonts w:ascii="New Hero Light" w:hAnsi="New Hero Light"/>
          <w:b/>
          <w:bCs/>
        </w:rPr>
        <w:t xml:space="preserve">, where </w:t>
      </w:r>
      <w:proofErr w:type="spellStart"/>
      <w:r w:rsidR="006A26A9" w:rsidRPr="002E395A">
        <w:rPr>
          <w:rFonts w:ascii="New Hero Light" w:hAnsi="New Hero Light"/>
          <w:b/>
          <w:bCs/>
        </w:rPr>
        <w:t>ColorGroup</w:t>
      </w:r>
      <w:proofErr w:type="spellEnd"/>
      <w:r w:rsidR="006A26A9" w:rsidRPr="002E395A">
        <w:rPr>
          <w:rFonts w:ascii="New Hero Light" w:hAnsi="New Hero Light"/>
          <w:b/>
          <w:bCs/>
        </w:rPr>
        <w:t xml:space="preserve"> A is depicted in gray, and </w:t>
      </w:r>
      <w:proofErr w:type="spellStart"/>
      <w:r w:rsidR="006A26A9" w:rsidRPr="002E395A">
        <w:rPr>
          <w:rFonts w:ascii="New Hero Light" w:hAnsi="New Hero Light"/>
          <w:b/>
          <w:bCs/>
        </w:rPr>
        <w:t>ColorGroup</w:t>
      </w:r>
      <w:proofErr w:type="spellEnd"/>
      <w:r w:rsidR="006A26A9" w:rsidRPr="002E395A">
        <w:rPr>
          <w:rFonts w:ascii="New Hero Light" w:hAnsi="New Hero Light"/>
          <w:b/>
          <w:bCs/>
        </w:rPr>
        <w:t xml:space="preserve"> B in orange (top); p</w:t>
      </w:r>
      <w:r w:rsidR="002C6405" w:rsidRPr="002E395A">
        <w:rPr>
          <w:rFonts w:ascii="New Hero Light" w:hAnsi="New Hero Light"/>
          <w:b/>
          <w:bCs/>
        </w:rPr>
        <w:t xml:space="preserve">osition of </w:t>
      </w:r>
      <w:r w:rsidR="00864BDA" w:rsidRPr="002E395A">
        <w:rPr>
          <w:rFonts w:ascii="New Hero Light" w:hAnsi="New Hero Light"/>
          <w:b/>
          <w:bCs/>
        </w:rPr>
        <w:t xml:space="preserve">the three </w:t>
      </w:r>
      <w:r w:rsidR="002C6405" w:rsidRPr="002E395A">
        <w:rPr>
          <w:rFonts w:ascii="New Hero Light" w:hAnsi="New Hero Light"/>
          <w:b/>
          <w:bCs/>
        </w:rPr>
        <w:t>landmarks</w:t>
      </w:r>
      <w:r w:rsidR="00864BDA" w:rsidRPr="002E395A">
        <w:rPr>
          <w:rFonts w:ascii="New Hero Light" w:hAnsi="New Hero Light"/>
          <w:b/>
          <w:bCs/>
        </w:rPr>
        <w:t xml:space="preserve"> (red) where </w:t>
      </w:r>
      <w:proofErr w:type="spellStart"/>
      <w:r w:rsidR="00864BDA" w:rsidRPr="002E395A">
        <w:rPr>
          <w:rFonts w:ascii="New Hero Light" w:hAnsi="New Hero Light"/>
          <w:b/>
          <w:bCs/>
        </w:rPr>
        <w:t>semilandmark</w:t>
      </w:r>
      <w:proofErr w:type="spellEnd"/>
      <w:r w:rsidR="00864BDA" w:rsidRPr="002E395A">
        <w:rPr>
          <w:rFonts w:ascii="New Hero Light" w:hAnsi="New Hero Light"/>
          <w:b/>
          <w:bCs/>
        </w:rPr>
        <w:t xml:space="preserve"> curves were placed between </w:t>
      </w:r>
      <w:r w:rsidR="006F5DA6" w:rsidRPr="002E395A">
        <w:rPr>
          <w:rFonts w:ascii="New Hero Light" w:hAnsi="New Hero Light"/>
          <w:b/>
          <w:bCs/>
        </w:rPr>
        <w:t>(bottom left)</w:t>
      </w:r>
      <w:r w:rsidR="002C6405" w:rsidRPr="002E395A">
        <w:rPr>
          <w:rFonts w:ascii="New Hero Light" w:hAnsi="New Hero Light"/>
          <w:b/>
          <w:bCs/>
        </w:rPr>
        <w:t xml:space="preserve">, and </w:t>
      </w:r>
      <w:r w:rsidRPr="002E395A">
        <w:rPr>
          <w:rFonts w:ascii="New Hero Light" w:hAnsi="New Hero Light"/>
          <w:b/>
          <w:bCs/>
        </w:rPr>
        <w:t>PCA summarizing shape variation in elliptical bifaces</w:t>
      </w:r>
      <w:r w:rsidR="000C1536" w:rsidRPr="002E395A">
        <w:rPr>
          <w:rFonts w:ascii="New Hero Light" w:hAnsi="New Hero Light"/>
          <w:b/>
          <w:bCs/>
        </w:rPr>
        <w:t xml:space="preserve"> in </w:t>
      </w:r>
      <w:proofErr w:type="spellStart"/>
      <w:r w:rsidR="000C1536" w:rsidRPr="002E395A">
        <w:rPr>
          <w:rFonts w:ascii="New Hero Light" w:hAnsi="New Hero Light"/>
          <w:b/>
          <w:bCs/>
        </w:rPr>
        <w:t>morphospace</w:t>
      </w:r>
      <w:proofErr w:type="spellEnd"/>
      <w:r w:rsidRPr="002E395A">
        <w:rPr>
          <w:rFonts w:ascii="New Hero Light" w:hAnsi="New Hero Light"/>
          <w:b/>
          <w:bCs/>
        </w:rPr>
        <w:t xml:space="preserve">, where </w:t>
      </w:r>
      <w:proofErr w:type="spellStart"/>
      <w:r w:rsidRPr="002E395A">
        <w:rPr>
          <w:rFonts w:ascii="New Hero Light" w:hAnsi="New Hero Light"/>
          <w:b/>
          <w:bCs/>
        </w:rPr>
        <w:t>ColorGroup</w:t>
      </w:r>
      <w:proofErr w:type="spellEnd"/>
      <w:r w:rsidRPr="002E395A">
        <w:rPr>
          <w:rFonts w:ascii="New Hero Light" w:hAnsi="New Hero Light"/>
          <w:b/>
          <w:bCs/>
        </w:rPr>
        <w:t xml:space="preserve"> A is depicted by gray circles and </w:t>
      </w:r>
      <w:proofErr w:type="spellStart"/>
      <w:r w:rsidRPr="002E395A">
        <w:rPr>
          <w:rFonts w:ascii="New Hero Light" w:hAnsi="New Hero Light"/>
          <w:b/>
          <w:bCs/>
        </w:rPr>
        <w:t>ColorGroup</w:t>
      </w:r>
      <w:proofErr w:type="spellEnd"/>
      <w:r w:rsidRPr="002E395A">
        <w:rPr>
          <w:rFonts w:ascii="New Hero Light" w:hAnsi="New Hero Light"/>
          <w:b/>
          <w:bCs/>
        </w:rPr>
        <w:t xml:space="preserve"> B by orange plus signs (bottom</w:t>
      </w:r>
      <w:r w:rsidR="006F5DA6" w:rsidRPr="002E395A">
        <w:rPr>
          <w:rFonts w:ascii="New Hero Light" w:hAnsi="New Hero Light"/>
          <w:b/>
          <w:bCs/>
        </w:rPr>
        <w:t xml:space="preserve"> right</w:t>
      </w:r>
      <w:r w:rsidRPr="002E395A">
        <w:rPr>
          <w:rFonts w:ascii="New Hero Light" w:hAnsi="New Hero Light"/>
          <w:b/>
          <w:bCs/>
        </w:rPr>
        <w:t>).</w:t>
      </w:r>
    </w:p>
    <w:p w14:paraId="1C261FF9" w14:textId="77777777" w:rsidR="00B962A1" w:rsidRPr="002E395A" w:rsidRDefault="00B962A1" w:rsidP="008C6829">
      <w:pPr>
        <w:jc w:val="both"/>
        <w:rPr>
          <w:rFonts w:ascii="New Hero Light" w:hAnsi="New Hero Light"/>
        </w:rPr>
      </w:pPr>
    </w:p>
    <w:p w14:paraId="056E4902" w14:textId="2BDEC486" w:rsidR="00AD3E50" w:rsidRPr="002E395A" w:rsidRDefault="00AD3E50" w:rsidP="008C6829">
      <w:pPr>
        <w:jc w:val="both"/>
        <w:rPr>
          <w:rFonts w:ascii="New Hero Light" w:hAnsi="New Hero Light"/>
        </w:rPr>
      </w:pPr>
      <w:r w:rsidRPr="002E395A">
        <w:rPr>
          <w:rFonts w:ascii="New Hero Light" w:hAnsi="New Hero Light"/>
        </w:rPr>
        <w:t>DISCUSSION</w:t>
      </w:r>
      <w:r w:rsidR="005B1EEA" w:rsidRPr="002E395A">
        <w:rPr>
          <w:rFonts w:ascii="New Hero Light" w:hAnsi="New Hero Light"/>
        </w:rPr>
        <w:t xml:space="preserve"> AND CONCLUSION</w:t>
      </w:r>
    </w:p>
    <w:p w14:paraId="30E57FFF" w14:textId="7CEEED24" w:rsidR="0082175A" w:rsidRPr="00C40348" w:rsidRDefault="009D661E" w:rsidP="00CD67A2">
      <w:pPr>
        <w:jc w:val="both"/>
        <w:rPr>
          <w:rFonts w:ascii="New Hero UltraLight" w:hAnsi="New Hero UltraLight"/>
        </w:rPr>
      </w:pPr>
      <w:bookmarkStart w:id="0" w:name="_Hlk124494010"/>
      <w:r w:rsidRPr="00C40348">
        <w:rPr>
          <w:rFonts w:ascii="New Hero UltraLight" w:hAnsi="New Hero UltraLight"/>
        </w:rPr>
        <w:t>R</w:t>
      </w:r>
      <w:r w:rsidR="00E77074" w:rsidRPr="00C40348">
        <w:rPr>
          <w:rFonts w:ascii="New Hero UltraLight" w:hAnsi="New Hero UltraLight"/>
        </w:rPr>
        <w:t xml:space="preserve">esults </w:t>
      </w:r>
      <w:r w:rsidR="00F17FAC" w:rsidRPr="00C40348">
        <w:rPr>
          <w:rFonts w:ascii="New Hero UltraLight" w:hAnsi="New Hero UltraLight"/>
        </w:rPr>
        <w:t xml:space="preserve">clearly </w:t>
      </w:r>
      <w:r w:rsidR="00E77074" w:rsidRPr="00C40348">
        <w:rPr>
          <w:rFonts w:ascii="New Hero UltraLight" w:hAnsi="New Hero UltraLight"/>
        </w:rPr>
        <w:t xml:space="preserve">demonstrate that </w:t>
      </w:r>
      <w:r w:rsidR="00960A5E" w:rsidRPr="00C40348">
        <w:rPr>
          <w:rFonts w:ascii="New Hero UltraLight" w:hAnsi="New Hero UltraLight"/>
        </w:rPr>
        <w:t>two discrete</w:t>
      </w:r>
      <w:r w:rsidR="00E77074" w:rsidRPr="00C40348">
        <w:rPr>
          <w:rFonts w:ascii="New Hero UltraLight" w:hAnsi="New Hero UltraLight"/>
        </w:rPr>
        <w:t xml:space="preserve"> elliptical biface </w:t>
      </w:r>
      <w:r w:rsidR="00A95AE6" w:rsidRPr="00C40348">
        <w:rPr>
          <w:rFonts w:ascii="New Hero UltraLight" w:hAnsi="New Hero UltraLight"/>
        </w:rPr>
        <w:t xml:space="preserve">color groups articulate with </w:t>
      </w:r>
      <w:r w:rsidR="00960A5E" w:rsidRPr="00C40348">
        <w:rPr>
          <w:rFonts w:ascii="New Hero UltraLight" w:hAnsi="New Hero UltraLight"/>
        </w:rPr>
        <w:t>two distinct</w:t>
      </w:r>
      <w:r w:rsidR="00E77074" w:rsidRPr="00C40348">
        <w:rPr>
          <w:rFonts w:ascii="New Hero UltraLight" w:hAnsi="New Hero UltraLight"/>
        </w:rPr>
        <w:t xml:space="preserve"> </w:t>
      </w:r>
      <w:r w:rsidR="00A95AE6" w:rsidRPr="00C40348">
        <w:rPr>
          <w:rFonts w:ascii="New Hero UltraLight" w:hAnsi="New Hero UltraLight"/>
        </w:rPr>
        <w:t>shapes</w:t>
      </w:r>
      <w:r w:rsidR="00960A5E" w:rsidRPr="00C40348">
        <w:rPr>
          <w:rFonts w:ascii="New Hero UltraLight" w:hAnsi="New Hero UltraLight"/>
        </w:rPr>
        <w:t>,</w:t>
      </w:r>
      <w:r w:rsidRPr="00C40348">
        <w:rPr>
          <w:rFonts w:ascii="New Hero UltraLight" w:hAnsi="New Hero UltraLight"/>
        </w:rPr>
        <w:t xml:space="preserve"> and regardless of whether or not the</w:t>
      </w:r>
      <w:r w:rsidR="00A95AE6" w:rsidRPr="00C40348">
        <w:rPr>
          <w:rFonts w:ascii="New Hero UltraLight" w:hAnsi="New Hero UltraLight"/>
        </w:rPr>
        <w:t xml:space="preserve"> two</w:t>
      </w:r>
      <w:r w:rsidRPr="00C40348">
        <w:rPr>
          <w:rFonts w:ascii="New Hero UltraLight" w:hAnsi="New Hero UltraLight"/>
        </w:rPr>
        <w:t xml:space="preserve"> groups differ in geochemistry, </w:t>
      </w:r>
      <w:r w:rsidR="00A95AE6" w:rsidRPr="00C40348">
        <w:rPr>
          <w:rFonts w:ascii="New Hero UltraLight" w:hAnsi="New Hero UltraLight"/>
        </w:rPr>
        <w:t>the</w:t>
      </w:r>
      <w:r w:rsidR="00100EB2" w:rsidRPr="00C40348">
        <w:rPr>
          <w:rFonts w:ascii="New Hero UltraLight" w:hAnsi="New Hero UltraLight"/>
        </w:rPr>
        <w:t>se</w:t>
      </w:r>
      <w:r w:rsidR="00A95AE6" w:rsidRPr="00C40348">
        <w:rPr>
          <w:rFonts w:ascii="New Hero UltraLight" w:hAnsi="New Hero UltraLight"/>
        </w:rPr>
        <w:t xml:space="preserve"> </w:t>
      </w:r>
      <w:r w:rsidRPr="00C40348">
        <w:rPr>
          <w:rFonts w:ascii="New Hero UltraLight" w:hAnsi="New Hero UltraLight"/>
        </w:rPr>
        <w:t xml:space="preserve">findings </w:t>
      </w:r>
      <w:r w:rsidR="00A95AE6" w:rsidRPr="00C40348">
        <w:rPr>
          <w:rFonts w:ascii="New Hero UltraLight" w:hAnsi="New Hero UltraLight"/>
        </w:rPr>
        <w:t>advance</w:t>
      </w:r>
      <w:r w:rsidR="00960A5E" w:rsidRPr="00C40348">
        <w:rPr>
          <w:rFonts w:ascii="New Hero UltraLight" w:hAnsi="New Hero UltraLight"/>
        </w:rPr>
        <w:t xml:space="preserve"> </w:t>
      </w:r>
      <w:r w:rsidR="00F17FAC" w:rsidRPr="00C40348">
        <w:rPr>
          <w:rFonts w:ascii="New Hero UltraLight" w:hAnsi="New Hero UltraLight"/>
        </w:rPr>
        <w:t>a previously unreported</w:t>
      </w:r>
      <w:r w:rsidR="00960A5E" w:rsidRPr="00C40348">
        <w:rPr>
          <w:rFonts w:ascii="New Hero UltraLight" w:hAnsi="New Hero UltraLight"/>
        </w:rPr>
        <w:t xml:space="preserve"> </w:t>
      </w:r>
      <w:r w:rsidR="00F17FAC" w:rsidRPr="00C40348">
        <w:rPr>
          <w:rFonts w:ascii="New Hero UltraLight" w:hAnsi="New Hero UltraLight"/>
        </w:rPr>
        <w:t>Caddo preference related to</w:t>
      </w:r>
      <w:r w:rsidR="00E112BC" w:rsidRPr="00C40348">
        <w:rPr>
          <w:rFonts w:ascii="New Hero UltraLight" w:hAnsi="New Hero UltraLight"/>
        </w:rPr>
        <w:t xml:space="preserve"> </w:t>
      </w:r>
      <w:r w:rsidR="00100EB2" w:rsidRPr="00C40348">
        <w:rPr>
          <w:rFonts w:ascii="New Hero UltraLight" w:hAnsi="New Hero UltraLight"/>
        </w:rPr>
        <w:t xml:space="preserve">raw material color and </w:t>
      </w:r>
      <w:r w:rsidR="00E112BC" w:rsidRPr="00C40348">
        <w:rPr>
          <w:rFonts w:ascii="New Hero UltraLight" w:hAnsi="New Hero UltraLight"/>
        </w:rPr>
        <w:t>local</w:t>
      </w:r>
      <w:r w:rsidR="00F17FAC" w:rsidRPr="00C40348">
        <w:rPr>
          <w:rFonts w:ascii="New Hero UltraLight" w:hAnsi="New Hero UltraLight"/>
        </w:rPr>
        <w:t xml:space="preserve"> lithic technology</w:t>
      </w:r>
      <w:r w:rsidR="00E77074" w:rsidRPr="00C40348">
        <w:rPr>
          <w:rFonts w:ascii="New Hero UltraLight" w:hAnsi="New Hero UltraLight"/>
        </w:rPr>
        <w:t>.</w:t>
      </w:r>
      <w:bookmarkEnd w:id="0"/>
      <w:r w:rsidR="00031177" w:rsidRPr="00C40348">
        <w:rPr>
          <w:rFonts w:ascii="New Hero UltraLight" w:hAnsi="New Hero UltraLight"/>
        </w:rPr>
        <w:t xml:space="preserve"> The raw material </w:t>
      </w:r>
      <w:r w:rsidR="00100EB2" w:rsidRPr="00C40348">
        <w:rPr>
          <w:rFonts w:ascii="New Hero UltraLight" w:hAnsi="New Hero UltraLight"/>
        </w:rPr>
        <w:t xml:space="preserve">used in the manufacture of elliptical bifaces </w:t>
      </w:r>
      <w:r w:rsidR="00031177" w:rsidRPr="00C40348">
        <w:rPr>
          <w:rFonts w:ascii="New Hero UltraLight" w:hAnsi="New Hero UltraLight"/>
        </w:rPr>
        <w:t xml:space="preserve">is thought to be the same (Edwards chert), </w:t>
      </w:r>
      <w:r w:rsidR="00100EB2" w:rsidRPr="00C40348">
        <w:rPr>
          <w:rFonts w:ascii="New Hero UltraLight" w:hAnsi="New Hero UltraLight"/>
        </w:rPr>
        <w:t>thus</w:t>
      </w:r>
      <w:r w:rsidR="00031177" w:rsidRPr="00C40348">
        <w:rPr>
          <w:rFonts w:ascii="New Hero UltraLight" w:hAnsi="New Hero UltraLight"/>
        </w:rPr>
        <w:t xml:space="preserve"> nodule size and mechanical flaking </w:t>
      </w:r>
      <w:r w:rsidR="00031177" w:rsidRPr="00C40348">
        <w:rPr>
          <w:rFonts w:ascii="New Hero UltraLight" w:hAnsi="New Hero UltraLight"/>
        </w:rPr>
        <w:lastRenderedPageBreak/>
        <w:t>properties are not thought to differ; rather, color is advanced as the driver o</w:t>
      </w:r>
      <w:r w:rsidR="00100EB2" w:rsidRPr="00C40348">
        <w:rPr>
          <w:rFonts w:ascii="New Hero UltraLight" w:hAnsi="New Hero UltraLight"/>
        </w:rPr>
        <w:t xml:space="preserve">f </w:t>
      </w:r>
      <w:r w:rsidR="00031177" w:rsidRPr="00C40348">
        <w:rPr>
          <w:rFonts w:ascii="New Hero UltraLight" w:hAnsi="New Hero UltraLight"/>
        </w:rPr>
        <w:t>elliptical biface shape.</w:t>
      </w:r>
      <w:r w:rsidR="0082175A" w:rsidRPr="00C40348">
        <w:rPr>
          <w:rFonts w:ascii="New Hero UltraLight" w:hAnsi="New Hero UltraLight"/>
        </w:rPr>
        <w:t xml:space="preserve"> </w:t>
      </w:r>
      <w:r w:rsidR="00EC7400" w:rsidRPr="00C40348">
        <w:rPr>
          <w:rFonts w:ascii="New Hero UltraLight" w:hAnsi="New Hero UltraLight"/>
        </w:rPr>
        <w:t>Thus, in terms of</w:t>
      </w:r>
      <w:r w:rsidR="00BE6A4D" w:rsidRPr="00C40348">
        <w:rPr>
          <w:rFonts w:ascii="New Hero UltraLight" w:hAnsi="New Hero UltraLight"/>
        </w:rPr>
        <w:t xml:space="preserve"> lithic technological organization, these findings demonstrate that </w:t>
      </w:r>
      <w:r w:rsidR="009552A6" w:rsidRPr="00C40348">
        <w:rPr>
          <w:rFonts w:ascii="New Hero UltraLight" w:hAnsi="New Hero UltraLight"/>
        </w:rPr>
        <w:t xml:space="preserve">elliptical biface shape was conditioned by </w:t>
      </w:r>
      <w:r w:rsidR="00BE6A4D" w:rsidRPr="00C40348">
        <w:rPr>
          <w:rFonts w:ascii="New Hero UltraLight" w:hAnsi="New Hero UltraLight"/>
        </w:rPr>
        <w:t xml:space="preserve">raw material </w:t>
      </w:r>
      <w:r w:rsidR="00FF15D1" w:rsidRPr="00C40348">
        <w:rPr>
          <w:rFonts w:ascii="New Hero UltraLight" w:hAnsi="New Hero UltraLight"/>
        </w:rPr>
        <w:t>color,</w:t>
      </w:r>
      <w:r w:rsidR="00BE6A4D" w:rsidRPr="00C40348">
        <w:rPr>
          <w:rFonts w:ascii="New Hero UltraLight" w:hAnsi="New Hero UltraLight"/>
        </w:rPr>
        <w:t xml:space="preserve"> where one</w:t>
      </w:r>
      <w:r w:rsidR="00A2780C" w:rsidRPr="00C40348">
        <w:rPr>
          <w:rFonts w:ascii="New Hero UltraLight" w:hAnsi="New Hero UltraLight"/>
        </w:rPr>
        <w:t xml:space="preserve"> group</w:t>
      </w:r>
      <w:r w:rsidR="00BE6A4D" w:rsidRPr="00C40348">
        <w:rPr>
          <w:rFonts w:ascii="New Hero UltraLight" w:hAnsi="New Hero UltraLight"/>
        </w:rPr>
        <w:t xml:space="preserve"> is comparatively </w:t>
      </w:r>
      <w:r w:rsidR="005B007F" w:rsidRPr="00C40348">
        <w:rPr>
          <w:rFonts w:ascii="New Hero UltraLight" w:hAnsi="New Hero UltraLight"/>
        </w:rPr>
        <w:t>slimmer</w:t>
      </w:r>
      <w:r w:rsidR="00BE6A4D" w:rsidRPr="00C40348">
        <w:rPr>
          <w:rFonts w:ascii="New Hero UltraLight" w:hAnsi="New Hero UltraLight"/>
        </w:rPr>
        <w:t xml:space="preserve"> and brown</w:t>
      </w:r>
      <w:r w:rsidR="00EC7400" w:rsidRPr="00C40348">
        <w:rPr>
          <w:rFonts w:ascii="New Hero UltraLight" w:hAnsi="New Hero UltraLight"/>
        </w:rPr>
        <w:t>er</w:t>
      </w:r>
      <w:r w:rsidR="00BE6A4D" w:rsidRPr="00C40348">
        <w:rPr>
          <w:rFonts w:ascii="New Hero UltraLight" w:hAnsi="New Hero UltraLight"/>
        </w:rPr>
        <w:t>, while the other is wider and gray</w:t>
      </w:r>
      <w:r w:rsidR="00EC7400" w:rsidRPr="00C40348">
        <w:rPr>
          <w:rFonts w:ascii="New Hero UltraLight" w:hAnsi="New Hero UltraLight"/>
        </w:rPr>
        <w:t>er</w:t>
      </w:r>
      <w:r w:rsidR="00BE6A4D" w:rsidRPr="00C40348">
        <w:rPr>
          <w:rFonts w:ascii="New Hero UltraLight" w:hAnsi="New Hero UltraLight"/>
        </w:rPr>
        <w:t xml:space="preserve">. </w:t>
      </w:r>
      <w:r w:rsidR="00FF15D1" w:rsidRPr="00C40348">
        <w:rPr>
          <w:rFonts w:ascii="New Hero UltraLight" w:hAnsi="New Hero UltraLight"/>
        </w:rPr>
        <w:t xml:space="preserve">This study provides evidence for two discrete, contemporary, and sympatric Caddo knapping communities delimited by macroscopic production attributes, and posits differential production-based intention among Caddo </w:t>
      </w:r>
      <w:proofErr w:type="spellStart"/>
      <w:r w:rsidR="00FF15D1" w:rsidRPr="00C40348">
        <w:rPr>
          <w:rFonts w:ascii="New Hero UltraLight" w:hAnsi="New Hero UltraLight"/>
        </w:rPr>
        <w:t>knappers</w:t>
      </w:r>
      <w:proofErr w:type="spellEnd"/>
      <w:r w:rsidR="00FF15D1" w:rsidRPr="00C40348">
        <w:rPr>
          <w:rFonts w:ascii="New Hero UltraLight" w:hAnsi="New Hero UltraLight"/>
        </w:rPr>
        <w:t>.</w:t>
      </w:r>
    </w:p>
    <w:p w14:paraId="5F25E9E5" w14:textId="0E3B12CB" w:rsidR="005E72A1" w:rsidRPr="00C40348" w:rsidRDefault="00031177" w:rsidP="00CD67A2">
      <w:pPr>
        <w:jc w:val="both"/>
        <w:rPr>
          <w:rFonts w:ascii="New Hero UltraLight" w:hAnsi="New Hero UltraLight"/>
        </w:rPr>
      </w:pPr>
      <w:r w:rsidRPr="00C40348">
        <w:rPr>
          <w:rFonts w:ascii="New Hero UltraLight" w:hAnsi="New Hero UltraLight"/>
        </w:rPr>
        <w:t>In terms of</w:t>
      </w:r>
      <w:r w:rsidR="005E72A1" w:rsidRPr="00C40348">
        <w:rPr>
          <w:rFonts w:ascii="New Hero UltraLight" w:hAnsi="New Hero UltraLight"/>
        </w:rPr>
        <w:t xml:space="preserve"> function, elliptical bifaces may have </w:t>
      </w:r>
      <w:r w:rsidR="005B1EEA" w:rsidRPr="00C40348">
        <w:rPr>
          <w:rFonts w:ascii="New Hero UltraLight" w:hAnsi="New Hero UltraLight"/>
        </w:rPr>
        <w:t>occupied</w:t>
      </w:r>
      <w:r w:rsidR="00432F6C" w:rsidRPr="00C40348">
        <w:rPr>
          <w:rFonts w:ascii="New Hero UltraLight" w:hAnsi="New Hero UltraLight"/>
        </w:rPr>
        <w:t xml:space="preserve"> a ceremonial </w:t>
      </w:r>
      <w:r w:rsidR="005B1EEA" w:rsidRPr="00C40348">
        <w:rPr>
          <w:rFonts w:ascii="New Hero UltraLight" w:hAnsi="New Hero UltraLight"/>
        </w:rPr>
        <w:t>role</w:t>
      </w:r>
      <w:r w:rsidR="00432F6C" w:rsidRPr="00C40348">
        <w:rPr>
          <w:rFonts w:ascii="New Hero UltraLight" w:hAnsi="New Hero UltraLight"/>
        </w:rPr>
        <w:t xml:space="preserve"> in</w:t>
      </w:r>
      <w:r w:rsidR="005E72A1" w:rsidRPr="00C40348">
        <w:rPr>
          <w:rFonts w:ascii="New Hero UltraLight" w:hAnsi="New Hero UltraLight"/>
        </w:rPr>
        <w:t xml:space="preserve"> the Serpent</w:t>
      </w:r>
      <w:r w:rsidR="00C30AC3" w:rsidRPr="00C40348">
        <w:rPr>
          <w:rFonts w:ascii="New Hero UltraLight" w:hAnsi="New Hero UltraLight"/>
        </w:rPr>
        <w:t>/Snake</w:t>
      </w:r>
      <w:r w:rsidR="005E72A1" w:rsidRPr="00C40348">
        <w:rPr>
          <w:rFonts w:ascii="New Hero UltraLight" w:hAnsi="New Hero UltraLight"/>
        </w:rPr>
        <w:t xml:space="preserve"> Dance</w:t>
      </w:r>
      <w:r w:rsidR="00DD7550" w:rsidRPr="00C40348">
        <w:rPr>
          <w:rFonts w:ascii="New Hero UltraLight" w:hAnsi="New Hero UltraLight"/>
        </w:rPr>
        <w:t xml:space="preserve"> </w:t>
      </w:r>
      <w:r w:rsidR="00DD7550"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Howard&lt;/Author&gt;&lt;Year&gt;1955&lt;/Year&gt;&lt;RecNum&gt;11200&lt;/RecNum&gt;&lt;DisplayText&gt;(Howard 1955)&lt;/DisplayText&gt;&lt;record&gt;&lt;rec-number&gt;11200&lt;/rec-number&gt;&lt;foreign-keys&gt;&lt;key app="EN" db-id="p9azfz2xyws25gedrz4p5ae4sa9vdterwtrd" timestamp="1677235059" guid="f4150fd2-515d-4fb3-adb2-5d7164d4ce27"&gt;11200&lt;/key&gt;&lt;/foreign-keys&gt;&lt;ref-type name="Journal Article"&gt;17&lt;/ref-type&gt;&lt;contributors&gt;&lt;authors&gt;&lt;author&gt;Howard, James H.&lt;/author&gt;&lt;/authors&gt;&lt;/contributors&gt;&lt;titles&gt;&lt;title&gt;Pan-Indian Culture of Oklahoma&lt;/title&gt;&lt;secondary-title&gt;The Scientific Monthly&lt;/secondary-title&gt;&lt;/titles&gt;&lt;periodical&gt;&lt;full-title&gt;The Scientific Monthly&lt;/full-title&gt;&lt;/periodical&gt;&lt;pages&gt;215-220&lt;/pages&gt;&lt;volume&gt;81&lt;/volume&gt;&lt;number&gt;5&lt;/number&gt;&lt;dates&gt;&lt;year&gt;1955&lt;/year&gt;&lt;/dates&gt;&lt;isbn&gt;0096-3771&lt;/isbn&gt;&lt;urls&gt;&lt;/urls&gt;&lt;/record&gt;&lt;/Cite&gt;&lt;/EndNote&gt;</w:instrText>
      </w:r>
      <w:r w:rsidR="00DD7550" w:rsidRPr="00C40348">
        <w:rPr>
          <w:rFonts w:ascii="New Hero UltraLight" w:hAnsi="New Hero UltraLight"/>
        </w:rPr>
        <w:fldChar w:fldCharType="separate"/>
      </w:r>
      <w:r w:rsidR="00DD7550" w:rsidRPr="00C40348">
        <w:rPr>
          <w:rFonts w:ascii="New Hero UltraLight" w:hAnsi="New Hero UltraLight"/>
          <w:noProof/>
        </w:rPr>
        <w:t>(</w:t>
      </w:r>
      <w:hyperlink w:anchor="_ENREF_47" w:tooltip="Howard, 1955 #11200" w:history="1">
        <w:r w:rsidR="00DE2D12" w:rsidRPr="00C40348">
          <w:rPr>
            <w:rStyle w:val="Hyperlink"/>
            <w:rFonts w:ascii="New Hero UltraLight" w:hAnsi="New Hero UltraLight"/>
          </w:rPr>
          <w:t>Howard 1955</w:t>
        </w:r>
      </w:hyperlink>
      <w:r w:rsidR="00DD7550" w:rsidRPr="00C40348">
        <w:rPr>
          <w:rFonts w:ascii="New Hero UltraLight" w:hAnsi="New Hero UltraLight"/>
          <w:noProof/>
        </w:rPr>
        <w:t>)</w:t>
      </w:r>
      <w:r w:rsidR="00DD7550" w:rsidRPr="00C40348">
        <w:rPr>
          <w:rFonts w:ascii="New Hero UltraLight" w:hAnsi="New Hero UltraLight"/>
        </w:rPr>
        <w:fldChar w:fldCharType="end"/>
      </w:r>
      <w:r w:rsidR="00420DCA" w:rsidRPr="00C40348">
        <w:rPr>
          <w:rFonts w:ascii="New Hero UltraLight" w:hAnsi="New Hero UltraLight"/>
        </w:rPr>
        <w:t xml:space="preserve">, </w:t>
      </w:r>
      <w:r w:rsidR="00232697" w:rsidRPr="00C40348">
        <w:rPr>
          <w:rFonts w:ascii="New Hero UltraLight" w:hAnsi="New Hero UltraLight"/>
        </w:rPr>
        <w:t xml:space="preserve">in which </w:t>
      </w:r>
      <w:r w:rsidR="00420DCA" w:rsidRPr="00C40348">
        <w:rPr>
          <w:rFonts w:ascii="New Hero UltraLight" w:hAnsi="New Hero UltraLight"/>
        </w:rPr>
        <w:t>symbol</w:t>
      </w:r>
      <w:r w:rsidR="00BF4F17" w:rsidRPr="00C40348">
        <w:rPr>
          <w:rFonts w:ascii="New Hero UltraLight" w:hAnsi="New Hero UltraLight"/>
        </w:rPr>
        <w:t xml:space="preserve">ic implements </w:t>
      </w:r>
      <w:r w:rsidR="008F0AF6" w:rsidRPr="00C40348">
        <w:rPr>
          <w:rFonts w:ascii="New Hero UltraLight" w:hAnsi="New Hero UltraLight"/>
        </w:rPr>
        <w:t>were heralded</w:t>
      </w:r>
      <w:r w:rsidR="00232697" w:rsidRPr="00C40348">
        <w:rPr>
          <w:rFonts w:ascii="New Hero UltraLight" w:hAnsi="New Hero UltraLight"/>
        </w:rPr>
        <w:t xml:space="preserve"> to</w:t>
      </w:r>
      <w:r w:rsidR="00BF4F17" w:rsidRPr="00C40348">
        <w:rPr>
          <w:rFonts w:ascii="New Hero UltraLight" w:hAnsi="New Hero UltraLight"/>
        </w:rPr>
        <w:t xml:space="preserve"> convey elements of </w:t>
      </w:r>
      <w:r w:rsidR="00420DCA" w:rsidRPr="00C40348">
        <w:rPr>
          <w:rFonts w:ascii="New Hero UltraLight" w:hAnsi="New Hero UltraLight"/>
        </w:rPr>
        <w:t xml:space="preserve">the lower world </w:t>
      </w:r>
      <w:r w:rsidR="00420DCA"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Gadus&lt;/Author&gt;&lt;Year&gt;2013&lt;/Year&gt;&lt;RecNum&gt;5906&lt;/RecNum&gt;&lt;DisplayText&gt;(Gadus 2013)&lt;/DisplayText&gt;&lt;record&gt;&lt;rec-number&gt;5906&lt;/rec-number&gt;&lt;foreign-keys&gt;&lt;key app="EN" db-id="p9azfz2xyws25gedrz4p5ae4sa9vdterwtrd" timestamp="1676919725" guid="92526650-ecd6-4e92-813e-f107d4ec0b05"&gt;5906&lt;/key&gt;&lt;/foreign-keys&gt;&lt;ref-type name="Journal Article"&gt;17&lt;/ref-type&gt;&lt;contributors&gt;&lt;authors&gt;&lt;author&gt;Gadus, Eloise F.&lt;/author&gt;&lt;/authors&gt;&lt;/contributors&gt;&lt;titles&gt;&lt;title&gt;Twisted Serpents and Fierce Birds: Structural Variation in Caddo Engraved Ceramic Bottle Motifs&lt;/title&gt;&lt;secondary-title&gt;Bulletin of the Texas Archeological Society&lt;/secondary-title&gt;&lt;/titles&gt;&lt;periodical&gt;&lt;full-title&gt;Bulletin of the Texas Archeological Society&lt;/full-title&gt;&lt;/periodical&gt;&lt;pages&gt;215-247&lt;/pages&gt;&lt;volume&gt;84&lt;/volume&gt;&lt;dates&gt;&lt;year&gt;2013&lt;/year&gt;&lt;/dates&gt;&lt;urls&gt;&lt;/urls&gt;&lt;/record&gt;&lt;/Cite&gt;&lt;/EndNote&gt;</w:instrText>
      </w:r>
      <w:r w:rsidR="00420DCA" w:rsidRPr="00C40348">
        <w:rPr>
          <w:rFonts w:ascii="New Hero UltraLight" w:hAnsi="New Hero UltraLight"/>
        </w:rPr>
        <w:fldChar w:fldCharType="separate"/>
      </w:r>
      <w:r w:rsidR="00420DCA" w:rsidRPr="00C40348">
        <w:rPr>
          <w:rFonts w:ascii="New Hero UltraLight" w:hAnsi="New Hero UltraLight"/>
          <w:noProof/>
        </w:rPr>
        <w:t>(</w:t>
      </w:r>
      <w:hyperlink w:anchor="_ENREF_34" w:tooltip="Gadus, 2013 #5906" w:history="1">
        <w:r w:rsidR="00DE2D12" w:rsidRPr="00C40348">
          <w:rPr>
            <w:rStyle w:val="Hyperlink"/>
            <w:rFonts w:ascii="New Hero UltraLight" w:hAnsi="New Hero UltraLight"/>
          </w:rPr>
          <w:t>Gadus 2013</w:t>
        </w:r>
      </w:hyperlink>
      <w:r w:rsidR="00420DCA" w:rsidRPr="00C40348">
        <w:rPr>
          <w:rFonts w:ascii="New Hero UltraLight" w:hAnsi="New Hero UltraLight"/>
          <w:noProof/>
        </w:rPr>
        <w:t>)</w:t>
      </w:r>
      <w:r w:rsidR="00420DCA" w:rsidRPr="00C40348">
        <w:rPr>
          <w:rFonts w:ascii="New Hero UltraLight" w:hAnsi="New Hero UltraLight"/>
        </w:rPr>
        <w:fldChar w:fldCharType="end"/>
      </w:r>
      <w:r w:rsidR="00432F6C" w:rsidRPr="00C40348">
        <w:rPr>
          <w:rFonts w:ascii="New Hero UltraLight" w:hAnsi="New Hero UltraLight"/>
        </w:rPr>
        <w:t>. Similar bifaces are depicted in a shell cup recovered from the Craig Mound at Spiro</w:t>
      </w:r>
      <w:r w:rsidR="00DD7550" w:rsidRPr="00C40348">
        <w:rPr>
          <w:rFonts w:ascii="New Hero UltraLight" w:hAnsi="New Hero UltraLight"/>
        </w:rPr>
        <w:t xml:space="preserve"> </w:t>
      </w:r>
      <w:r w:rsidR="00DD7550"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Phillips&lt;/Author&gt;&lt;Year&gt;1978-1984&lt;/Year&gt;&lt;RecNum&gt;5657&lt;/RecNum&gt;&lt;DisplayText&gt;(Phillips and Brown 1978-1984)&lt;/DisplayText&gt;&lt;record&gt;&lt;rec-number&gt;5657&lt;/rec-number&gt;&lt;foreign-keys&gt;&lt;key app="EN" db-id="p9azfz2xyws25gedrz4p5ae4sa9vdterwtrd" timestamp="1676918470" guid="0e11397c-44b8-4a84-a047-5eaa4edfdb61"&gt;5657&lt;/key&gt;&lt;/foreign-keys&gt;&lt;ref-type name="Book"&gt;6&lt;/ref-type&gt;&lt;contributors&gt;&lt;authors&gt;&lt;author&gt;Phillips, Philip&lt;/author&gt;&lt;author&gt;Brown, James A.&lt;/author&gt;&lt;/authors&gt;&lt;/contributors&gt;&lt;titles&gt;&lt;title&gt;Pre-Columbian Shell Engravings from the Craig Mound at Spiro, Oklahoma&lt;/title&gt;&lt;/titles&gt;&lt;volume&gt;6 Vols.&lt;/volume&gt;&lt;dates&gt;&lt;year&gt;1978-1984&lt;/year&gt;&lt;/dates&gt;&lt;pub-location&gt;Cambridge&lt;/pub-location&gt;&lt;publisher&gt;Peabody Museum Press&lt;/publisher&gt;&lt;urls&gt;&lt;/urls&gt;&lt;/record&gt;&lt;/Cite&gt;&lt;/EndNote&gt;</w:instrText>
      </w:r>
      <w:r w:rsidR="00DD7550" w:rsidRPr="00C40348">
        <w:rPr>
          <w:rFonts w:ascii="New Hero UltraLight" w:hAnsi="New Hero UltraLight"/>
        </w:rPr>
        <w:fldChar w:fldCharType="separate"/>
      </w:r>
      <w:r w:rsidR="00DD7550" w:rsidRPr="00C40348">
        <w:rPr>
          <w:rFonts w:ascii="New Hero UltraLight" w:hAnsi="New Hero UltraLight"/>
          <w:noProof/>
        </w:rPr>
        <w:t>(</w:t>
      </w:r>
      <w:hyperlink w:anchor="_ENREF_69" w:tooltip="Phillips, 1978-1984 #5657" w:history="1">
        <w:r w:rsidR="00DE2D12" w:rsidRPr="00C40348">
          <w:rPr>
            <w:rStyle w:val="Hyperlink"/>
            <w:rFonts w:ascii="New Hero UltraLight" w:hAnsi="New Hero UltraLight"/>
          </w:rPr>
          <w:t>Phillips and Brown 1978-1984</w:t>
        </w:r>
      </w:hyperlink>
      <w:r w:rsidR="00DD7550" w:rsidRPr="00C40348">
        <w:rPr>
          <w:rFonts w:ascii="New Hero UltraLight" w:hAnsi="New Hero UltraLight"/>
          <w:noProof/>
        </w:rPr>
        <w:t>)</w:t>
      </w:r>
      <w:r w:rsidR="00DD7550" w:rsidRPr="00C40348">
        <w:rPr>
          <w:rFonts w:ascii="New Hero UltraLight" w:hAnsi="New Hero UltraLight"/>
        </w:rPr>
        <w:fldChar w:fldCharType="end"/>
      </w:r>
      <w:r w:rsidR="00432F6C" w:rsidRPr="00C40348">
        <w:rPr>
          <w:rFonts w:ascii="New Hero UltraLight" w:hAnsi="New Hero UltraLight"/>
        </w:rPr>
        <w:t>, where</w:t>
      </w:r>
      <w:r w:rsidR="001F3A3E" w:rsidRPr="00C40348">
        <w:rPr>
          <w:rFonts w:ascii="New Hero UltraLight" w:hAnsi="New Hero UltraLight"/>
        </w:rPr>
        <w:t xml:space="preserve"> </w:t>
      </w:r>
      <w:r w:rsidR="007B029D" w:rsidRPr="00C40348">
        <w:rPr>
          <w:rFonts w:ascii="New Hero UltraLight" w:hAnsi="New Hero UltraLight"/>
        </w:rPr>
        <w:t>both</w:t>
      </w:r>
      <w:r w:rsidR="00432F6C" w:rsidRPr="00C40348">
        <w:rPr>
          <w:rFonts w:ascii="New Hero UltraLight" w:hAnsi="New Hero UltraLight"/>
        </w:rPr>
        <w:t xml:space="preserve"> Hero Twins can be seen grasping an elliptical biface</w:t>
      </w:r>
      <w:r w:rsidR="00DD7550" w:rsidRPr="00C40348">
        <w:rPr>
          <w:rFonts w:ascii="New Hero UltraLight" w:hAnsi="New Hero UltraLight"/>
        </w:rPr>
        <w:t xml:space="preserve"> (Figure </w:t>
      </w:r>
      <w:r w:rsidR="00F57684" w:rsidRPr="00C40348">
        <w:rPr>
          <w:rFonts w:ascii="New Hero UltraLight" w:hAnsi="New Hero UltraLight"/>
        </w:rPr>
        <w:t>4</w:t>
      </w:r>
      <w:r w:rsidR="00DD7550" w:rsidRPr="00C40348">
        <w:rPr>
          <w:rFonts w:ascii="New Hero UltraLight" w:hAnsi="New Hero UltraLight"/>
        </w:rPr>
        <w:t>)</w:t>
      </w:r>
      <w:r w:rsidR="00432F6C" w:rsidRPr="00C40348">
        <w:rPr>
          <w:rFonts w:ascii="New Hero UltraLight" w:hAnsi="New Hero UltraLight"/>
        </w:rPr>
        <w:t xml:space="preserve">. Given the extant differences </w:t>
      </w:r>
      <w:r w:rsidR="00E3256F" w:rsidRPr="00C40348">
        <w:rPr>
          <w:rFonts w:ascii="New Hero UltraLight" w:hAnsi="New Hero UltraLight"/>
        </w:rPr>
        <w:t xml:space="preserve">that occur </w:t>
      </w:r>
      <w:r w:rsidR="00432F6C" w:rsidRPr="00C40348">
        <w:rPr>
          <w:rFonts w:ascii="New Hero UltraLight" w:hAnsi="New Hero UltraLight"/>
        </w:rPr>
        <w:t xml:space="preserve">in </w:t>
      </w:r>
      <w:r w:rsidR="00340C5B" w:rsidRPr="00C40348">
        <w:rPr>
          <w:rFonts w:ascii="New Hero UltraLight" w:hAnsi="New Hero UltraLight"/>
        </w:rPr>
        <w:t>elliptical biface</w:t>
      </w:r>
      <w:r w:rsidR="00432F6C" w:rsidRPr="00C40348">
        <w:rPr>
          <w:rFonts w:ascii="New Hero UltraLight" w:hAnsi="New Hero UltraLight"/>
        </w:rPr>
        <w:t xml:space="preserve"> shape and color</w:t>
      </w:r>
      <w:r w:rsidR="00340C5B" w:rsidRPr="00C40348">
        <w:rPr>
          <w:rFonts w:ascii="New Hero UltraLight" w:hAnsi="New Hero UltraLight"/>
        </w:rPr>
        <w:t xml:space="preserve">, </w:t>
      </w:r>
      <w:r w:rsidR="00432F6C" w:rsidRPr="00C40348">
        <w:rPr>
          <w:rFonts w:ascii="New Hero UltraLight" w:hAnsi="New Hero UltraLight"/>
        </w:rPr>
        <w:t xml:space="preserve">these implements may have been </w:t>
      </w:r>
      <w:r w:rsidR="00340C5B" w:rsidRPr="00C40348">
        <w:rPr>
          <w:rFonts w:ascii="New Hero UltraLight" w:hAnsi="New Hero UltraLight"/>
        </w:rPr>
        <w:t>meant</w:t>
      </w:r>
      <w:r w:rsidR="00432F6C" w:rsidRPr="00C40348">
        <w:rPr>
          <w:rFonts w:ascii="New Hero UltraLight" w:hAnsi="New Hero UltraLight"/>
        </w:rPr>
        <w:t xml:space="preserve"> to depict </w:t>
      </w:r>
      <w:r w:rsidR="00DD7550" w:rsidRPr="00C40348">
        <w:rPr>
          <w:rFonts w:ascii="New Hero UltraLight" w:hAnsi="New Hero UltraLight"/>
        </w:rPr>
        <w:t>one or more specific</w:t>
      </w:r>
      <w:r w:rsidR="00432F6C" w:rsidRPr="00C40348">
        <w:rPr>
          <w:rFonts w:ascii="New Hero UltraLight" w:hAnsi="New Hero UltraLight"/>
        </w:rPr>
        <w:t xml:space="preserve"> species</w:t>
      </w:r>
      <w:r w:rsidR="009D082F" w:rsidRPr="00C40348">
        <w:rPr>
          <w:rFonts w:ascii="New Hero UltraLight" w:hAnsi="New Hero UltraLight"/>
        </w:rPr>
        <w:t>, or groups of snakes</w:t>
      </w:r>
      <w:r w:rsidR="00432F6C" w:rsidRPr="00C40348">
        <w:rPr>
          <w:rFonts w:ascii="New Hero UltraLight" w:hAnsi="New Hero UltraLight"/>
        </w:rPr>
        <w:t xml:space="preserve">. </w:t>
      </w:r>
      <w:r w:rsidR="00566132" w:rsidRPr="00C40348">
        <w:rPr>
          <w:rFonts w:ascii="New Hero UltraLight" w:hAnsi="New Hero UltraLight"/>
        </w:rPr>
        <w:t>T</w:t>
      </w:r>
      <w:r w:rsidR="00432F6C" w:rsidRPr="00C40348">
        <w:rPr>
          <w:rFonts w:ascii="New Hero UltraLight" w:hAnsi="New Hero UltraLight"/>
        </w:rPr>
        <w:t>he amount of retouch</w:t>
      </w:r>
      <w:r w:rsidR="00DD7550" w:rsidRPr="00C40348">
        <w:rPr>
          <w:rFonts w:ascii="New Hero UltraLight" w:hAnsi="New Hero UltraLight"/>
        </w:rPr>
        <w:t xml:space="preserve"> along the edges</w:t>
      </w:r>
      <w:r w:rsidR="00340C5B" w:rsidRPr="00C40348">
        <w:rPr>
          <w:rFonts w:ascii="New Hero UltraLight" w:hAnsi="New Hero UltraLight"/>
        </w:rPr>
        <w:t xml:space="preserve"> suggests that</w:t>
      </w:r>
      <w:r w:rsidR="00432F6C" w:rsidRPr="00C40348">
        <w:rPr>
          <w:rFonts w:ascii="New Hero UltraLight" w:hAnsi="New Hero UltraLight"/>
        </w:rPr>
        <w:t xml:space="preserve"> the bifaces </w:t>
      </w:r>
      <w:r w:rsidR="00DD7550" w:rsidRPr="00C40348">
        <w:rPr>
          <w:rFonts w:ascii="New Hero UltraLight" w:hAnsi="New Hero UltraLight"/>
        </w:rPr>
        <w:t>experienced regular</w:t>
      </w:r>
      <w:r w:rsidR="00432F6C" w:rsidRPr="00C40348">
        <w:rPr>
          <w:rFonts w:ascii="New Hero UltraLight" w:hAnsi="New Hero UltraLight"/>
        </w:rPr>
        <w:t xml:space="preserve"> use, </w:t>
      </w:r>
      <w:r w:rsidR="00DD7550" w:rsidRPr="00C40348">
        <w:rPr>
          <w:rFonts w:ascii="New Hero UltraLight" w:hAnsi="New Hero UltraLight"/>
        </w:rPr>
        <w:t>raising the question of whether</w:t>
      </w:r>
      <w:r w:rsidR="00432F6C" w:rsidRPr="00C40348">
        <w:rPr>
          <w:rFonts w:ascii="New Hero UltraLight" w:hAnsi="New Hero UltraLight"/>
        </w:rPr>
        <w:t xml:space="preserve"> </w:t>
      </w:r>
      <w:r w:rsidR="00DD7550" w:rsidRPr="00C40348">
        <w:rPr>
          <w:rFonts w:ascii="New Hero UltraLight" w:hAnsi="New Hero UltraLight"/>
        </w:rPr>
        <w:t>the associated</w:t>
      </w:r>
      <w:r w:rsidR="00432F6C" w:rsidRPr="00C40348">
        <w:rPr>
          <w:rFonts w:ascii="New Hero UltraLight" w:hAnsi="New Hero UltraLight"/>
        </w:rPr>
        <w:t xml:space="preserve"> color</w:t>
      </w:r>
      <w:r w:rsidR="00DD7550" w:rsidRPr="00C40348">
        <w:rPr>
          <w:rFonts w:ascii="New Hero UltraLight" w:hAnsi="New Hero UltraLight"/>
        </w:rPr>
        <w:t xml:space="preserve">s and </w:t>
      </w:r>
      <w:r w:rsidR="00432F6C" w:rsidRPr="00C40348">
        <w:rPr>
          <w:rFonts w:ascii="New Hero UltraLight" w:hAnsi="New Hero UltraLight"/>
        </w:rPr>
        <w:t>shape</w:t>
      </w:r>
      <w:r w:rsidR="00DD7550" w:rsidRPr="00C40348">
        <w:rPr>
          <w:rFonts w:ascii="New Hero UltraLight" w:hAnsi="New Hero UltraLight"/>
        </w:rPr>
        <w:t>s</w:t>
      </w:r>
      <w:r w:rsidR="00432F6C" w:rsidRPr="00C40348">
        <w:rPr>
          <w:rFonts w:ascii="New Hero UltraLight" w:hAnsi="New Hero UltraLight"/>
        </w:rPr>
        <w:t xml:space="preserve"> may have </w:t>
      </w:r>
      <w:r w:rsidR="00DD7550" w:rsidRPr="00C40348">
        <w:rPr>
          <w:rFonts w:ascii="New Hero UltraLight" w:hAnsi="New Hero UltraLight"/>
        </w:rPr>
        <w:t>articulated with specific tools</w:t>
      </w:r>
      <w:r w:rsidR="00432F6C" w:rsidRPr="00C40348">
        <w:rPr>
          <w:rFonts w:ascii="New Hero UltraLight" w:hAnsi="New Hero UltraLight"/>
        </w:rPr>
        <w:t xml:space="preserve"> employed to dispatch </w:t>
      </w:r>
      <w:r w:rsidR="00F60073" w:rsidRPr="00C40348">
        <w:rPr>
          <w:rFonts w:ascii="New Hero UltraLight" w:hAnsi="New Hero UltraLight"/>
        </w:rPr>
        <w:t xml:space="preserve">or prepare offerings for </w:t>
      </w:r>
      <w:r w:rsidR="009D082F" w:rsidRPr="00C40348">
        <w:rPr>
          <w:rFonts w:ascii="New Hero UltraLight" w:hAnsi="New Hero UltraLight"/>
        </w:rPr>
        <w:t>the</w:t>
      </w:r>
      <w:r w:rsidR="00432F6C" w:rsidRPr="00C40348">
        <w:rPr>
          <w:rFonts w:ascii="New Hero UltraLight" w:hAnsi="New Hero UltraLight"/>
        </w:rPr>
        <w:t xml:space="preserve"> sn</w:t>
      </w:r>
      <w:r w:rsidR="00BC6FE8" w:rsidRPr="00C40348">
        <w:rPr>
          <w:rFonts w:ascii="New Hero UltraLight" w:hAnsi="New Hero UltraLight"/>
        </w:rPr>
        <w:t>ake</w:t>
      </w:r>
      <w:r w:rsidR="00F60073" w:rsidRPr="00C40348">
        <w:rPr>
          <w:rFonts w:ascii="New Hero UltraLight" w:hAnsi="New Hero UltraLight"/>
        </w:rPr>
        <w:t>s</w:t>
      </w:r>
      <w:r w:rsidR="00432F6C" w:rsidRPr="00C40348">
        <w:rPr>
          <w:rFonts w:ascii="New Hero UltraLight" w:hAnsi="New Hero UltraLight"/>
        </w:rPr>
        <w:t xml:space="preserve">. Experimental use-wear studies </w:t>
      </w:r>
      <w:r w:rsidR="00F60073" w:rsidRPr="00C40348">
        <w:rPr>
          <w:rFonts w:ascii="New Hero UltraLight" w:hAnsi="New Hero UltraLight"/>
        </w:rPr>
        <w:t>may</w:t>
      </w:r>
      <w:r w:rsidR="00432F6C" w:rsidRPr="00C40348">
        <w:rPr>
          <w:rFonts w:ascii="New Hero UltraLight" w:hAnsi="New Hero UltraLight"/>
        </w:rPr>
        <w:t xml:space="preserve"> aid in clarifying whether </w:t>
      </w:r>
      <w:r w:rsidR="00340C5B" w:rsidRPr="00C40348">
        <w:rPr>
          <w:rFonts w:ascii="New Hero UltraLight" w:hAnsi="New Hero UltraLight"/>
        </w:rPr>
        <w:t xml:space="preserve">or not </w:t>
      </w:r>
      <w:r w:rsidR="00432F6C" w:rsidRPr="00C40348">
        <w:rPr>
          <w:rFonts w:ascii="New Hero UltraLight" w:hAnsi="New Hero UltraLight"/>
        </w:rPr>
        <w:t>elliptical bifaces were employed for such tasks.</w:t>
      </w:r>
    </w:p>
    <w:p w14:paraId="7F7EDD5E" w14:textId="4BBBE608" w:rsidR="004464CE" w:rsidRPr="0082175A" w:rsidRDefault="005E72A1">
      <w:pPr>
        <w:rPr>
          <w:rFonts w:ascii="New Hero Light" w:hAnsi="New Hero Light"/>
          <w:b/>
          <w:bCs/>
        </w:rPr>
      </w:pPr>
      <w:r w:rsidRPr="002E395A">
        <w:rPr>
          <w:rFonts w:ascii="New Hero Light" w:hAnsi="New Hero Light"/>
          <w:b/>
          <w:bCs/>
        </w:rPr>
        <w:t xml:space="preserve">Figure </w:t>
      </w:r>
      <w:r w:rsidR="00F57684" w:rsidRPr="002E395A">
        <w:rPr>
          <w:rFonts w:ascii="New Hero Light" w:hAnsi="New Hero Light"/>
          <w:b/>
          <w:bCs/>
        </w:rPr>
        <w:t>4</w:t>
      </w:r>
      <w:r w:rsidRPr="002E395A">
        <w:rPr>
          <w:rFonts w:ascii="New Hero Light" w:hAnsi="New Hero Light"/>
          <w:b/>
          <w:bCs/>
        </w:rPr>
        <w:t>. Depiction of the Hero Twins engaged in the Serpent Dance, with each grasping an elliptical biface</w:t>
      </w:r>
      <w:r w:rsidR="00432F6C" w:rsidRPr="002E395A">
        <w:rPr>
          <w:rFonts w:ascii="New Hero Light" w:hAnsi="New Hero Light"/>
          <w:b/>
          <w:bCs/>
        </w:rPr>
        <w:t xml:space="preserve"> (in red)</w:t>
      </w:r>
      <w:r w:rsidRPr="002E395A">
        <w:rPr>
          <w:rFonts w:ascii="New Hero Light" w:hAnsi="New Hero Light"/>
          <w:b/>
          <w:bCs/>
        </w:rPr>
        <w:t xml:space="preserve">. </w:t>
      </w:r>
      <w:r w:rsidR="00432F6C" w:rsidRPr="002E395A">
        <w:rPr>
          <w:rFonts w:ascii="New Hero Light" w:hAnsi="New Hero Light"/>
          <w:b/>
          <w:bCs/>
        </w:rPr>
        <w:t>Adapted</w:t>
      </w:r>
      <w:r w:rsidRPr="002E395A">
        <w:rPr>
          <w:rFonts w:ascii="New Hero Light" w:hAnsi="New Hero Light"/>
          <w:b/>
          <w:bCs/>
        </w:rPr>
        <w:t xml:space="preserve"> from </w:t>
      </w:r>
      <w:hyperlink w:anchor="_ENREF_69" w:tooltip="Phillips, 1978-1984 #5657" w:history="1">
        <w:r w:rsidR="00DE2D12" w:rsidRPr="00DE2D12">
          <w:rPr>
            <w:rStyle w:val="Hyperlink"/>
          </w:rPr>
          <w:t>Phillips and Brown (1978-1984:Plate192)</w:t>
        </w:r>
        <w:r w:rsidR="00DE2D12" w:rsidRPr="002E395A">
          <w:rPr>
            <w:rFonts w:ascii="New Hero Light" w:hAnsi="New Hero Light"/>
            <w:b/>
            <w:bCs/>
          </w:rPr>
          <w:fldChar w:fldCharType="begin"/>
        </w:r>
        <w:r w:rsidR="00DE2D12">
          <w:rPr>
            <w:rFonts w:ascii="New Hero Light" w:hAnsi="New Hero Light"/>
            <w:b/>
            <w:bCs/>
          </w:rPr>
          <w:instrText xml:space="preserve"> ADDIN EN.CITE &lt;EndNote&gt;&lt;Cite AuthorYear="1"&gt;&lt;Author&gt;Phillips&lt;/Author&gt;&lt;Year&gt;1978-1984&lt;/Year&gt;&lt;RecNum&gt;5657&lt;/RecNum&gt;&lt;Suffix&gt;:Plate192&lt;/Suffix&gt;&lt;DisplayText&gt;Phillips and Brown (1978-1984:Plate192)&lt;/DisplayText&gt;&lt;record&gt;&lt;rec-number&gt;5657&lt;/rec-number&gt;&lt;foreign-keys&gt;&lt;key app="EN" db-id="p9azfz2xyws25gedrz4p5ae4sa9vdterwtrd" timestamp="1676918470" guid="0e11397c-44b8-4a84-a047-5eaa4edfdb61"&gt;5657&lt;/key&gt;&lt;/foreign-keys&gt;&lt;ref-type name="Book"&gt;6&lt;/ref-type&gt;&lt;contributors&gt;&lt;authors&gt;&lt;author&gt;Phillips, Philip&lt;/author&gt;&lt;author&gt;Brown, James A.&lt;/author&gt;&lt;/authors&gt;&lt;/contributors&gt;&lt;titles&gt;&lt;title&gt;Pre-Columbian Shell Engravings from the Craig Mound at Spiro, Oklahoma&lt;/title&gt;&lt;/titles&gt;&lt;volume&gt;6 Vols.&lt;/volume&gt;&lt;dates&gt;&lt;year&gt;1978-1984&lt;/year&gt;&lt;/dates&gt;&lt;pub-location&gt;Cambridge&lt;/pub-location&gt;&lt;publisher&gt;Peabody Museum Press&lt;/publisher&gt;&lt;urls&gt;&lt;/urls&gt;&lt;/record&gt;&lt;/Cite&gt;&lt;/EndNote&gt;</w:instrText>
        </w:r>
        <w:r w:rsidR="00DE2D12">
          <w:rPr>
            <w:rFonts w:ascii="New Hero Light" w:hAnsi="New Hero Light"/>
            <w:b/>
            <w:bCs/>
          </w:rPr>
          <w:fldChar w:fldCharType="separate"/>
        </w:r>
        <w:r w:rsidR="00DE2D12" w:rsidRPr="002E395A">
          <w:rPr>
            <w:rFonts w:ascii="New Hero Light" w:hAnsi="New Hero Light"/>
            <w:b/>
            <w:bCs/>
          </w:rPr>
          <w:fldChar w:fldCharType="end"/>
        </w:r>
      </w:hyperlink>
      <w:r w:rsidRPr="002E395A">
        <w:rPr>
          <w:rFonts w:ascii="New Hero Light" w:hAnsi="New Hero Light"/>
          <w:b/>
          <w:bCs/>
        </w:rPr>
        <w:t>.</w:t>
      </w:r>
    </w:p>
    <w:p w14:paraId="6DDE1D73" w14:textId="77777777" w:rsidR="00100EB2" w:rsidRPr="002E395A" w:rsidRDefault="00100EB2">
      <w:pPr>
        <w:rPr>
          <w:rFonts w:ascii="New Hero Light" w:hAnsi="New Hero Light"/>
        </w:rPr>
      </w:pPr>
    </w:p>
    <w:p w14:paraId="2CDF2EB1" w14:textId="77777777" w:rsidR="00DB547C" w:rsidRPr="002E395A" w:rsidRDefault="00DB547C" w:rsidP="00DB547C">
      <w:pPr>
        <w:rPr>
          <w:rFonts w:ascii="New Hero Light" w:hAnsi="New Hero Light"/>
        </w:rPr>
      </w:pPr>
      <w:r w:rsidRPr="002E395A">
        <w:rPr>
          <w:rFonts w:ascii="New Hero Light" w:hAnsi="New Hero Light"/>
        </w:rPr>
        <w:t>AUTHOR DECLARATIONS</w:t>
      </w:r>
    </w:p>
    <w:p w14:paraId="6969FA47" w14:textId="77777777" w:rsidR="00DB547C" w:rsidRPr="002E395A" w:rsidRDefault="00DB547C" w:rsidP="00D36C3A">
      <w:pPr>
        <w:rPr>
          <w:rFonts w:ascii="New Hero Light" w:hAnsi="New Hero Light"/>
        </w:rPr>
      </w:pPr>
    </w:p>
    <w:p w14:paraId="2FC798F3" w14:textId="35ED3DD6" w:rsidR="00D36C3A" w:rsidRPr="002E395A" w:rsidRDefault="00D36C3A" w:rsidP="00D36C3A">
      <w:pPr>
        <w:rPr>
          <w:rFonts w:ascii="New Hero Light" w:hAnsi="New Hero Light"/>
        </w:rPr>
      </w:pPr>
      <w:r w:rsidRPr="002E395A">
        <w:rPr>
          <w:rFonts w:ascii="New Hero Light" w:hAnsi="New Hero Light"/>
        </w:rPr>
        <w:t>ACKNOWLEDGMENTS</w:t>
      </w:r>
    </w:p>
    <w:p w14:paraId="137BD6E2" w14:textId="5F5F0A95" w:rsidR="00D36C3A" w:rsidRPr="00C40348" w:rsidRDefault="00D36C3A" w:rsidP="00432F6C">
      <w:pPr>
        <w:jc w:val="both"/>
        <w:rPr>
          <w:rFonts w:ascii="New Hero UltraLight" w:hAnsi="New Hero UltraLight"/>
        </w:rPr>
      </w:pPr>
      <w:r w:rsidRPr="00C40348">
        <w:rPr>
          <w:rFonts w:ascii="New Hero UltraLight" w:hAnsi="New Hero UltraLight"/>
        </w:rPr>
        <w:t xml:space="preserve">My thanks to the Caddo Nation of Oklahoma, the Caddo Nation Tribal Council, Tribal Chairman, and Tribal Historic Preservation Office for permission and access to NAGPRA and previously repatriated collections. I also extend my gratitude to Lauren </w:t>
      </w:r>
      <w:proofErr w:type="spellStart"/>
      <w:r w:rsidRPr="00C40348">
        <w:rPr>
          <w:rFonts w:ascii="New Hero UltraLight" w:hAnsi="New Hero UltraLight"/>
        </w:rPr>
        <w:t>Bussiere</w:t>
      </w:r>
      <w:proofErr w:type="spellEnd"/>
      <w:r w:rsidRPr="00C40348">
        <w:rPr>
          <w:rFonts w:ascii="New Hero UltraLight" w:hAnsi="New Hero UltraLight"/>
        </w:rPr>
        <w:t xml:space="preserve"> at the Texas Archeological Research Laboratory for her assistance with access to the elliptical bifaces</w:t>
      </w:r>
      <w:r w:rsidR="007D71FD" w:rsidRPr="00C40348">
        <w:rPr>
          <w:rFonts w:ascii="New Hero UltraLight" w:hAnsi="New Hero UltraLight"/>
        </w:rPr>
        <w:t>, and to Sergio Ayala and the Gault School of Archaeological Research for providing access to the</w:t>
      </w:r>
      <w:r w:rsidR="00D146E7" w:rsidRPr="00C40348">
        <w:rPr>
          <w:rFonts w:ascii="New Hero UltraLight" w:hAnsi="New Hero UltraLight"/>
        </w:rPr>
        <w:t>ir</w:t>
      </w:r>
      <w:r w:rsidR="007D71FD" w:rsidRPr="00C40348">
        <w:rPr>
          <w:rFonts w:ascii="New Hero UltraLight" w:hAnsi="New Hero UltraLight"/>
        </w:rPr>
        <w:t xml:space="preserve"> ultraviolet light</w:t>
      </w:r>
      <w:r w:rsidRPr="00C40348">
        <w:rPr>
          <w:rFonts w:ascii="New Hero UltraLight" w:hAnsi="New Hero UltraLight"/>
        </w:rPr>
        <w:t xml:space="preserve">. Thanks also to John Harman for access to the </w:t>
      </w:r>
      <w:proofErr w:type="spellStart"/>
      <w:r w:rsidRPr="00C40348">
        <w:rPr>
          <w:rFonts w:ascii="New Hero UltraLight" w:hAnsi="New Hero UltraLight"/>
        </w:rPr>
        <w:t>DStretch</w:t>
      </w:r>
      <w:proofErr w:type="spellEnd"/>
      <w:r w:rsidRPr="00C40348">
        <w:rPr>
          <w:rFonts w:ascii="New Hero UltraLight" w:hAnsi="New Hero UltraLight"/>
        </w:rPr>
        <w:t xml:space="preserve"> plugin for ImageJ, to </w:t>
      </w:r>
      <w:r w:rsidR="00D76FDC" w:rsidRPr="00C40348">
        <w:rPr>
          <w:rFonts w:ascii="New Hero UltraLight" w:hAnsi="New Hero UltraLight"/>
        </w:rPr>
        <w:t xml:space="preserve">John E. </w:t>
      </w:r>
      <w:proofErr w:type="spellStart"/>
      <w:r w:rsidR="00D76FDC" w:rsidRPr="00C40348">
        <w:rPr>
          <w:rFonts w:ascii="New Hero UltraLight" w:hAnsi="New Hero UltraLight"/>
        </w:rPr>
        <w:t>Dockall</w:t>
      </w:r>
      <w:proofErr w:type="spellEnd"/>
      <w:r w:rsidR="00D76FDC" w:rsidRPr="00C40348">
        <w:rPr>
          <w:rFonts w:ascii="New Hero UltraLight" w:hAnsi="New Hero UltraLight"/>
        </w:rPr>
        <w:t xml:space="preserve">, </w:t>
      </w:r>
      <w:r w:rsidR="001F3A3E" w:rsidRPr="00C40348">
        <w:rPr>
          <w:rFonts w:ascii="New Hero UltraLight" w:hAnsi="New Hero UltraLight"/>
        </w:rPr>
        <w:t xml:space="preserve">David H. Dye, </w:t>
      </w:r>
      <w:r w:rsidRPr="00C40348">
        <w:rPr>
          <w:rFonts w:ascii="New Hero UltraLight" w:hAnsi="New Hero UltraLight"/>
        </w:rPr>
        <w:t xml:space="preserve">Harry J. Shafer, Hiram F. (Pete) Gregory, </w:t>
      </w:r>
      <w:r w:rsidR="00830E3E" w:rsidRPr="00C40348">
        <w:rPr>
          <w:rFonts w:ascii="New Hero UltraLight" w:hAnsi="New Hero UltraLight"/>
        </w:rPr>
        <w:t xml:space="preserve">Timothy K. </w:t>
      </w:r>
      <w:proofErr w:type="spellStart"/>
      <w:r w:rsidR="00830E3E" w:rsidRPr="00C40348">
        <w:rPr>
          <w:rFonts w:ascii="New Hero UltraLight" w:hAnsi="New Hero UltraLight"/>
        </w:rPr>
        <w:t>Perttula</w:t>
      </w:r>
      <w:proofErr w:type="spellEnd"/>
      <w:r w:rsidR="00830E3E" w:rsidRPr="00C40348">
        <w:rPr>
          <w:rFonts w:ascii="New Hero UltraLight" w:hAnsi="New Hero UltraLight"/>
        </w:rPr>
        <w:t xml:space="preserve">, </w:t>
      </w:r>
      <w:r w:rsidRPr="00C40348">
        <w:rPr>
          <w:rFonts w:ascii="New Hero UltraLight" w:hAnsi="New Hero UltraLight"/>
        </w:rPr>
        <w:t xml:space="preserve">Christian S. Hoggard, and David K. </w:t>
      </w:r>
      <w:proofErr w:type="spellStart"/>
      <w:r w:rsidRPr="00C40348">
        <w:rPr>
          <w:rFonts w:ascii="New Hero UltraLight" w:hAnsi="New Hero UltraLight"/>
        </w:rPr>
        <w:t>Thulman</w:t>
      </w:r>
      <w:proofErr w:type="spellEnd"/>
      <w:r w:rsidRPr="00C40348">
        <w:rPr>
          <w:rFonts w:ascii="New Hero UltraLight" w:hAnsi="New Hero UltraLight"/>
        </w:rPr>
        <w:t xml:space="preserve"> for their comments and constructive criticisms on the ongoing analyses of Caddo bifac</w:t>
      </w:r>
      <w:r w:rsidR="003005CE" w:rsidRPr="00C40348">
        <w:rPr>
          <w:rFonts w:ascii="New Hero UltraLight" w:hAnsi="New Hero UltraLight"/>
        </w:rPr>
        <w:t>es</w:t>
      </w:r>
      <w:r w:rsidRPr="00C40348">
        <w:rPr>
          <w:rFonts w:ascii="New Hero UltraLight" w:hAnsi="New Hero UltraLight"/>
        </w:rPr>
        <w:t xml:space="preserve">, and to Emma </w:t>
      </w:r>
      <w:proofErr w:type="spellStart"/>
      <w:r w:rsidRPr="00C40348">
        <w:rPr>
          <w:rFonts w:ascii="New Hero UltraLight" w:hAnsi="New Hero UltraLight"/>
        </w:rPr>
        <w:t>Sherratt</w:t>
      </w:r>
      <w:proofErr w:type="spellEnd"/>
      <w:r w:rsidRPr="00C40348">
        <w:rPr>
          <w:rFonts w:ascii="New Hero UltraLight" w:hAnsi="New Hero UltraLight"/>
        </w:rPr>
        <w:t>, Kersten Bergstrom, Dean C. Adams, and Michael L. Collyer for their constructive criticisms, general comments, and suggestions throughout the development of this research program.</w:t>
      </w:r>
    </w:p>
    <w:p w14:paraId="2931C68E" w14:textId="36E5B658" w:rsidR="00DB547C" w:rsidRPr="002E395A" w:rsidRDefault="00DB547C" w:rsidP="00D36C3A">
      <w:pPr>
        <w:rPr>
          <w:rFonts w:ascii="New Hero Light" w:hAnsi="New Hero Light"/>
        </w:rPr>
      </w:pPr>
    </w:p>
    <w:p w14:paraId="4BC1B96D" w14:textId="67A467DF" w:rsidR="00D36C3A" w:rsidRPr="002E395A" w:rsidRDefault="00D36C3A" w:rsidP="00D36C3A">
      <w:pPr>
        <w:rPr>
          <w:rFonts w:ascii="New Hero Light" w:hAnsi="New Hero Light"/>
        </w:rPr>
      </w:pPr>
      <w:r w:rsidRPr="002E395A">
        <w:rPr>
          <w:rFonts w:ascii="New Hero Light" w:hAnsi="New Hero Light"/>
        </w:rPr>
        <w:t>FUNDING</w:t>
      </w:r>
    </w:p>
    <w:p w14:paraId="47CB43B4" w14:textId="146E059A" w:rsidR="00D36C3A" w:rsidRPr="00C40348" w:rsidRDefault="00D36C3A" w:rsidP="00432F6C">
      <w:pPr>
        <w:jc w:val="both"/>
        <w:rPr>
          <w:rFonts w:ascii="New Hero UltraLight" w:hAnsi="New Hero UltraLight"/>
        </w:rPr>
      </w:pPr>
      <w:r w:rsidRPr="00C40348">
        <w:rPr>
          <w:rFonts w:ascii="New Hero UltraLight" w:hAnsi="New Hero UltraLight"/>
        </w:rPr>
        <w:t xml:space="preserve">Components of this analytical work flow were developed and funded by a Preservation Technology and Training grant (P14AP00138) to </w:t>
      </w:r>
      <w:r w:rsidR="007E1328" w:rsidRPr="00C40348">
        <w:rPr>
          <w:rFonts w:ascii="New Hero UltraLight" w:hAnsi="New Hero UltraLight"/>
        </w:rPr>
        <w:t>the author</w:t>
      </w:r>
      <w:r w:rsidRPr="00C40348">
        <w:rPr>
          <w:rFonts w:ascii="New Hero UltraLight" w:hAnsi="New Hero UltraLight"/>
        </w:rPr>
        <w:t xml:space="preserve"> from the National Center for Preservation Technology and Training (NCPTT), and additional grants from the Caddo Nation of Oklahoma, National Forests and Grasslands in Texas (15-PA-11081300-033) and the United States Forest Service (20-PA-11081300-074). Funding </w:t>
      </w:r>
      <w:r w:rsidR="00EC414B" w:rsidRPr="00C40348">
        <w:rPr>
          <w:rFonts w:ascii="New Hero UltraLight" w:hAnsi="New Hero UltraLight"/>
        </w:rPr>
        <w:t xml:space="preserve">and logistical support </w:t>
      </w:r>
      <w:r w:rsidRPr="00C40348">
        <w:rPr>
          <w:rFonts w:ascii="New Hero UltraLight" w:hAnsi="New Hero UltraLight"/>
        </w:rPr>
        <w:t>to analy</w:t>
      </w:r>
      <w:r w:rsidR="00EC414B" w:rsidRPr="00C40348">
        <w:rPr>
          <w:rFonts w:ascii="New Hero UltraLight" w:hAnsi="New Hero UltraLight"/>
        </w:rPr>
        <w:t>z</w:t>
      </w:r>
      <w:r w:rsidRPr="00C40348">
        <w:rPr>
          <w:rFonts w:ascii="New Hero UltraLight" w:hAnsi="New Hero UltraLight"/>
        </w:rPr>
        <w:t xml:space="preserve">e the bifaces from </w:t>
      </w:r>
      <w:r w:rsidR="00EC414B" w:rsidRPr="00C40348">
        <w:rPr>
          <w:rFonts w:ascii="New Hero UltraLight" w:hAnsi="New Hero UltraLight"/>
        </w:rPr>
        <w:t>41AN13</w:t>
      </w:r>
      <w:r w:rsidRPr="00C40348">
        <w:rPr>
          <w:rFonts w:ascii="New Hero UltraLight" w:hAnsi="New Hero UltraLight"/>
        </w:rPr>
        <w:t xml:space="preserve"> was provided by the Heritage Research Center at Stephen F. Austin State University.</w:t>
      </w:r>
    </w:p>
    <w:p w14:paraId="5BC600F6" w14:textId="77777777" w:rsidR="00DB547C" w:rsidRPr="002E395A" w:rsidRDefault="00DB547C" w:rsidP="007E6E55">
      <w:pPr>
        <w:rPr>
          <w:rFonts w:ascii="New Hero Light" w:hAnsi="New Hero Light"/>
        </w:rPr>
      </w:pPr>
    </w:p>
    <w:p w14:paraId="3FF46672" w14:textId="7226F65B" w:rsidR="00D91E36" w:rsidRPr="002E395A" w:rsidRDefault="00D91E36" w:rsidP="007E6E55">
      <w:pPr>
        <w:rPr>
          <w:rFonts w:ascii="New Hero Light" w:hAnsi="New Hero Light"/>
        </w:rPr>
      </w:pPr>
      <w:r w:rsidRPr="002E395A">
        <w:rPr>
          <w:rFonts w:ascii="New Hero Light" w:hAnsi="New Hero Light"/>
        </w:rPr>
        <w:t>CONFLICTS OF INTERESTS/COMPETING INTERESTS</w:t>
      </w:r>
    </w:p>
    <w:p w14:paraId="7B6E078F" w14:textId="1AECF762" w:rsidR="00D91E36" w:rsidRPr="002E395A" w:rsidRDefault="00D91E36" w:rsidP="007E6E55">
      <w:pPr>
        <w:rPr>
          <w:rFonts w:ascii="New Hero Light" w:hAnsi="New Hero Light"/>
        </w:rPr>
      </w:pPr>
      <w:r w:rsidRPr="002E395A">
        <w:rPr>
          <w:rFonts w:ascii="New Hero Light" w:hAnsi="New Hero Light"/>
        </w:rPr>
        <w:t>The author declares no conflict of interest.</w:t>
      </w:r>
    </w:p>
    <w:p w14:paraId="0FDB34B5" w14:textId="0A0CE71E" w:rsidR="00D91E36" w:rsidRPr="002E395A" w:rsidRDefault="00D91E36" w:rsidP="007E6E55">
      <w:pPr>
        <w:rPr>
          <w:rFonts w:ascii="New Hero Light" w:hAnsi="New Hero Light"/>
        </w:rPr>
      </w:pPr>
    </w:p>
    <w:p w14:paraId="2C0B1416" w14:textId="714D9A40" w:rsidR="00D91E36" w:rsidRPr="002E395A" w:rsidRDefault="00D91E36" w:rsidP="007E6E55">
      <w:pPr>
        <w:rPr>
          <w:rFonts w:ascii="New Hero Light" w:hAnsi="New Hero Light"/>
        </w:rPr>
      </w:pPr>
      <w:r w:rsidRPr="002E395A">
        <w:rPr>
          <w:rFonts w:ascii="New Hero Light" w:hAnsi="New Hero Light"/>
        </w:rPr>
        <w:t>ETHICS APPROVAL/DECLARATIONS</w:t>
      </w:r>
    </w:p>
    <w:p w14:paraId="49236A48" w14:textId="6A1075F1" w:rsidR="00D91E36" w:rsidRPr="002E395A" w:rsidRDefault="00D91E36" w:rsidP="007E6E55">
      <w:pPr>
        <w:rPr>
          <w:rFonts w:ascii="New Hero Light" w:hAnsi="New Hero Light"/>
        </w:rPr>
      </w:pPr>
      <w:r w:rsidRPr="002E395A">
        <w:rPr>
          <w:rFonts w:ascii="New Hero Light" w:hAnsi="New Hero Light"/>
        </w:rPr>
        <w:t>Not applicable.</w:t>
      </w:r>
    </w:p>
    <w:p w14:paraId="4E29BC10" w14:textId="77777777" w:rsidR="00DB547C" w:rsidRPr="002E395A" w:rsidRDefault="00DB547C" w:rsidP="007E6E55">
      <w:pPr>
        <w:rPr>
          <w:rFonts w:ascii="New Hero Light" w:hAnsi="New Hero Light"/>
        </w:rPr>
      </w:pPr>
    </w:p>
    <w:p w14:paraId="5D3C6291" w14:textId="2A63B529" w:rsidR="00D91E36" w:rsidRPr="002E395A" w:rsidRDefault="00D91E36" w:rsidP="007E6E55">
      <w:pPr>
        <w:rPr>
          <w:rFonts w:ascii="New Hero Light" w:hAnsi="New Hero Light"/>
        </w:rPr>
      </w:pPr>
      <w:r w:rsidRPr="002E395A">
        <w:rPr>
          <w:rFonts w:ascii="New Hero Light" w:hAnsi="New Hero Light"/>
        </w:rPr>
        <w:t>CONSENT TO PARTICIPATE</w:t>
      </w:r>
    </w:p>
    <w:p w14:paraId="0993BB35" w14:textId="66BC417E" w:rsidR="00D91E36" w:rsidRPr="002E395A" w:rsidRDefault="00D91E36" w:rsidP="007E6E55">
      <w:pPr>
        <w:rPr>
          <w:rFonts w:ascii="New Hero Light" w:hAnsi="New Hero Light"/>
        </w:rPr>
      </w:pPr>
      <w:r w:rsidRPr="002E395A">
        <w:rPr>
          <w:rFonts w:ascii="New Hero Light" w:hAnsi="New Hero Light"/>
        </w:rPr>
        <w:t>Not applicable.</w:t>
      </w:r>
    </w:p>
    <w:p w14:paraId="5F295C95" w14:textId="2A77F8B3" w:rsidR="00D91E36" w:rsidRPr="002E395A" w:rsidRDefault="00D91E36" w:rsidP="007E6E55">
      <w:pPr>
        <w:rPr>
          <w:rFonts w:ascii="New Hero Light" w:hAnsi="New Hero Light"/>
        </w:rPr>
      </w:pPr>
    </w:p>
    <w:p w14:paraId="578CBA00" w14:textId="2E71356D" w:rsidR="00D91E36" w:rsidRPr="002E395A" w:rsidRDefault="00D91E36" w:rsidP="007E6E55">
      <w:pPr>
        <w:rPr>
          <w:rFonts w:ascii="New Hero Light" w:hAnsi="New Hero Light"/>
        </w:rPr>
      </w:pPr>
      <w:r w:rsidRPr="002E395A">
        <w:rPr>
          <w:rFonts w:ascii="New Hero Light" w:hAnsi="New Hero Light"/>
        </w:rPr>
        <w:t>CONSENT FOR PUBLICATION</w:t>
      </w:r>
    </w:p>
    <w:p w14:paraId="3F0F1DAF" w14:textId="1FFAF6F4" w:rsidR="00D91E36" w:rsidRPr="002E395A" w:rsidRDefault="00D91E36" w:rsidP="007E6E55">
      <w:pPr>
        <w:rPr>
          <w:rFonts w:ascii="New Hero Light" w:hAnsi="New Hero Light"/>
        </w:rPr>
      </w:pPr>
      <w:r w:rsidRPr="002E395A">
        <w:rPr>
          <w:rFonts w:ascii="New Hero Light" w:hAnsi="New Hero Light"/>
        </w:rPr>
        <w:t>Not applicable.</w:t>
      </w:r>
    </w:p>
    <w:p w14:paraId="1A6D663C" w14:textId="77777777" w:rsidR="00F1136D" w:rsidRPr="002E395A" w:rsidRDefault="00F1136D" w:rsidP="007E6E55">
      <w:pPr>
        <w:rPr>
          <w:rFonts w:ascii="New Hero Light" w:hAnsi="New Hero Light"/>
        </w:rPr>
      </w:pPr>
    </w:p>
    <w:p w14:paraId="51DFA599" w14:textId="3D0C42D9" w:rsidR="00ED255A" w:rsidRPr="002E395A" w:rsidRDefault="00FE16FD" w:rsidP="007E6E55">
      <w:pPr>
        <w:rPr>
          <w:rFonts w:ascii="New Hero Light" w:hAnsi="New Hero Light"/>
        </w:rPr>
      </w:pPr>
      <w:r w:rsidRPr="002E395A">
        <w:rPr>
          <w:rFonts w:ascii="New Hero Light" w:hAnsi="New Hero Light"/>
        </w:rPr>
        <w:t>DATA MANAGEMENT</w:t>
      </w:r>
    </w:p>
    <w:p w14:paraId="654D09E0" w14:textId="4B8E8FF1" w:rsidR="00FE16FD" w:rsidRPr="00C40348" w:rsidRDefault="00FE16FD" w:rsidP="00FE16FD">
      <w:pPr>
        <w:jc w:val="both"/>
        <w:rPr>
          <w:rFonts w:ascii="New Hero UltraLight" w:hAnsi="New Hero UltraLight"/>
        </w:rPr>
      </w:pPr>
      <w:r w:rsidRPr="00C40348">
        <w:rPr>
          <w:rFonts w:ascii="New Hero UltraLight" w:hAnsi="New Hero UltraLight"/>
        </w:rPr>
        <w:t xml:space="preserve">Reproducibility—the ability to recompute results—and replicability—the chances other experimenters will achieve a consistent result—are two foundational characteristics of successful scientific research </w:t>
      </w:r>
      <w:r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Leek&lt;/Author&gt;&lt;Year&gt;2015&lt;/Year&gt;&lt;RecNum&gt;7429&lt;/RecNum&gt;&lt;DisplayText&gt;(Leek and Peng 2015)&lt;/DisplayText&gt;&lt;record&gt;&lt;rec-number&gt;7429&lt;/rec-number&gt;&lt;foreign-keys&gt;&lt;key app="EN" db-id="p9azfz2xyws25gedrz4p5ae4sa9vdterwtrd" timestamp="1676985173" guid="6ae0433f-c75f-4d10-9333-93cacb5de982"&gt;7429&lt;/key&gt;&lt;/foreign-keys&gt;&lt;ref-type name="Journal Article"&gt;17&lt;/ref-type&gt;&lt;contributors&gt;&lt;authors&gt;&lt;author&gt;Leek, Jeffrey T.&lt;/author&gt;&lt;author&gt;Peng, Roger D.&lt;/author&gt;&lt;/authors&gt;&lt;/contributors&gt;&lt;auth-address&gt;Associate Professor of Biostatistics and Oncology and jtleek@jhu.edu.&amp;#xD;Associate Professor of Biostatistics, Johns Hopkins University, Baltimore, MD.&lt;/auth-address&gt;&lt;titles&gt;&lt;title&gt;Opinion: Reproducible Research can still be Wrong: Adopting a Prevention Approach&lt;/title&gt;&lt;secondary-title&gt;Proc Natl Acad Sci U S A&lt;/secondary-title&gt;&lt;/titles&gt;&lt;periodical&gt;&lt;full-title&gt;Proc Natl Acad Sci U S A&lt;/full-title&gt;&lt;/periodical&gt;&lt;pages&gt;1645-6&lt;/pages&gt;&lt;volume&gt;112&lt;/volume&gt;&lt;number&gt;6&lt;/number&gt;&lt;edition&gt;2015/02/12&lt;/edition&gt;&lt;keywords&gt;&lt;keyword&gt;Peer Review/*methods/standards&lt;/keyword&gt;&lt;keyword&gt;*Reproducibility of Results&lt;/keyword&gt;&lt;keyword&gt;Research/*standards&lt;/keyword&gt;&lt;keyword&gt;*Research Design&lt;/keyword&gt;&lt;/keywords&gt;&lt;dates&gt;&lt;year&gt;2015&lt;/year&gt;&lt;pub-dates&gt;&lt;date&gt;Feb 10&lt;/date&gt;&lt;/pub-dates&gt;&lt;/dates&gt;&lt;isbn&gt;1091-6490 (Electronic)&amp;#xD;0027-8424 (Linking)&lt;/isbn&gt;&lt;accession-num&gt;25670866&lt;/accession-num&gt;&lt;urls&gt;&lt;related-urls&gt;&lt;url&gt;https://www.ncbi.nlm.nih.gov/pubmed/25670866&lt;/url&gt;&lt;/related-urls&gt;&lt;/urls&gt;&lt;custom2&gt;PMC4330755&lt;/custom2&gt;&lt;electronic-resource-num&gt;10.1073/pnas.1421412111&lt;/electronic-resource-num&gt;&lt;/record&gt;&lt;/Cite&gt;&lt;/EndNote&gt;</w:instrText>
      </w:r>
      <w:r w:rsidRPr="00C40348">
        <w:rPr>
          <w:rFonts w:ascii="New Hero UltraLight" w:hAnsi="New Hero UltraLight"/>
        </w:rPr>
        <w:fldChar w:fldCharType="separate"/>
      </w:r>
      <w:r w:rsidRPr="00C40348">
        <w:rPr>
          <w:rFonts w:ascii="New Hero UltraLight" w:hAnsi="New Hero UltraLight"/>
          <w:noProof/>
        </w:rPr>
        <w:t>(</w:t>
      </w:r>
      <w:hyperlink w:anchor="_ENREF_58" w:tooltip="Leek, 2015 #7429" w:history="1">
        <w:r w:rsidR="00DE2D12" w:rsidRPr="00C40348">
          <w:rPr>
            <w:rStyle w:val="Hyperlink"/>
            <w:rFonts w:ascii="New Hero UltraLight" w:hAnsi="New Hero UltraLight"/>
          </w:rPr>
          <w:t>Leek and Peng 2015</w:t>
        </w:r>
      </w:hyperlink>
      <w:r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w:t>
      </w:r>
      <w:r w:rsidR="00817707" w:rsidRPr="00C40348">
        <w:rPr>
          <w:rFonts w:ascii="New Hero UltraLight" w:hAnsi="New Hero UltraLight"/>
        </w:rPr>
        <w:t>T</w:t>
      </w:r>
      <w:r w:rsidRPr="00C40348">
        <w:rPr>
          <w:rFonts w:ascii="New Hero UltraLight" w:hAnsi="New Hero UltraLight"/>
        </w:rPr>
        <w:t>he analysis code associated with this project can be accessed through the supplementary materials (</w:t>
      </w:r>
      <w:hyperlink r:id="rId16" w:history="1">
        <w:r w:rsidRPr="00C40348">
          <w:rPr>
            <w:rStyle w:val="Hyperlink"/>
            <w:rFonts w:ascii="New Hero UltraLight" w:hAnsi="New Hero UltraLight"/>
          </w:rPr>
          <w:t>https://seldenlab.github.io/elliptical.bifaces.1</w:t>
        </w:r>
      </w:hyperlink>
      <w:r w:rsidRPr="00C40348">
        <w:rPr>
          <w:rFonts w:ascii="New Hero UltraLight" w:hAnsi="New Hero UltraLight"/>
        </w:rPr>
        <w:t>)</w:t>
      </w:r>
      <w:r w:rsidR="00817707" w:rsidRPr="00C40348">
        <w:rPr>
          <w:rFonts w:ascii="New Hero UltraLight" w:hAnsi="New Hero UltraLight"/>
        </w:rPr>
        <w:t xml:space="preserve"> or </w:t>
      </w:r>
      <w:r w:rsidR="001C7040" w:rsidRPr="00C40348">
        <w:rPr>
          <w:rFonts w:ascii="New Hero UltraLight" w:hAnsi="New Hero UltraLight"/>
        </w:rPr>
        <w:t>the GitHub repository (</w:t>
      </w:r>
      <w:hyperlink r:id="rId17" w:history="1">
        <w:r w:rsidR="001C7040" w:rsidRPr="00C40348">
          <w:rPr>
            <w:rStyle w:val="Hyperlink"/>
            <w:rFonts w:ascii="New Hero UltraLight" w:hAnsi="New Hero UltraLight"/>
          </w:rPr>
          <w:t>https://github.com/seldenlab/elliptical.bifaces.1</w:t>
        </w:r>
      </w:hyperlink>
      <w:r w:rsidR="001C7040" w:rsidRPr="00C40348">
        <w:rPr>
          <w:rFonts w:ascii="New Hero UltraLight" w:hAnsi="New Hero UltraLight"/>
        </w:rPr>
        <w:t xml:space="preserve">), </w:t>
      </w:r>
      <w:r w:rsidR="00817707" w:rsidRPr="00C40348">
        <w:rPr>
          <w:rFonts w:ascii="New Hero UltraLight" w:hAnsi="New Hero UltraLight"/>
        </w:rPr>
        <w:t>which is</w:t>
      </w:r>
      <w:r w:rsidR="001C7040" w:rsidRPr="00C40348">
        <w:rPr>
          <w:rFonts w:ascii="New Hero UltraLight" w:hAnsi="New Hero UltraLight"/>
        </w:rPr>
        <w:t xml:space="preserve"> digitally curated on the Open Science Framework (</w:t>
      </w:r>
      <w:hyperlink r:id="rId18" w:history="1">
        <w:r w:rsidR="001C7040" w:rsidRPr="00C40348">
          <w:rPr>
            <w:rStyle w:val="Hyperlink"/>
            <w:rFonts w:ascii="New Hero UltraLight" w:hAnsi="New Hero UltraLight"/>
          </w:rPr>
          <w:t>DOI</w:t>
        </w:r>
        <w:r w:rsidR="00AC6A2A" w:rsidRPr="00C40348">
          <w:rPr>
            <w:rStyle w:val="Hyperlink"/>
            <w:rFonts w:ascii="New Hero UltraLight" w:hAnsi="New Hero UltraLight"/>
          </w:rPr>
          <w:t>: 10.17605/OSF.IO/2CHFE</w:t>
        </w:r>
      </w:hyperlink>
      <w:r w:rsidR="001C7040" w:rsidRPr="00C40348">
        <w:rPr>
          <w:rFonts w:ascii="New Hero UltraLight" w:hAnsi="New Hero UltraLight"/>
        </w:rPr>
        <w:t xml:space="preserve">). The reproducible nature of this </w:t>
      </w:r>
      <w:r w:rsidR="001C7040" w:rsidRPr="00C40348">
        <w:rPr>
          <w:rFonts w:ascii="New Hero UltraLight" w:hAnsi="New Hero UltraLight"/>
        </w:rPr>
        <w:lastRenderedPageBreak/>
        <w:t xml:space="preserve">enterprise provides a means for others to critically assess and evaluate the various analytical components </w:t>
      </w:r>
      <w:r w:rsidR="001C7040" w:rsidRPr="00C40348">
        <w:rPr>
          <w:rFonts w:ascii="New Hero UltraLight" w:hAnsi="New Hero UltraLight"/>
        </w:rPr>
        <w:fldChar w:fldCharType="begin">
          <w:fldData xml:space="preserve">PEVuZE5vdGU+PENpdGU+PEF1dGhvcj5HcmF5PC9BdXRob3I+PFllYXI+MjAxOTwvWWVhcj48UmVj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HcmF5PC9BdXRob3I+PFllYXI+MjAxOTwvWWVhcj48UmVj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1C7040" w:rsidRPr="00C40348">
        <w:rPr>
          <w:rFonts w:ascii="New Hero UltraLight" w:hAnsi="New Hero UltraLight"/>
        </w:rPr>
        <w:fldChar w:fldCharType="separate"/>
      </w:r>
      <w:r w:rsidR="007219BD" w:rsidRPr="00C40348">
        <w:rPr>
          <w:rFonts w:ascii="New Hero UltraLight" w:hAnsi="New Hero UltraLight"/>
          <w:noProof/>
        </w:rPr>
        <w:t>(</w:t>
      </w:r>
      <w:hyperlink w:anchor="_ENREF_41" w:tooltip="Gray, 2019 #7427" w:history="1">
        <w:r w:rsidR="00DE2D12" w:rsidRPr="00C40348">
          <w:rPr>
            <w:rStyle w:val="Hyperlink"/>
            <w:rFonts w:ascii="New Hero UltraLight" w:hAnsi="New Hero UltraLight"/>
          </w:rPr>
          <w:t>Gray and Marwick 2019</w:t>
        </w:r>
      </w:hyperlink>
      <w:r w:rsidR="007219BD" w:rsidRPr="00C40348">
        <w:rPr>
          <w:rFonts w:ascii="New Hero UltraLight" w:hAnsi="New Hero UltraLight"/>
          <w:noProof/>
        </w:rPr>
        <w:t xml:space="preserve">; </w:t>
      </w:r>
      <w:hyperlink w:anchor="_ENREF_68" w:tooltip="Peng, 2011 #7428" w:history="1">
        <w:r w:rsidR="00DE2D12" w:rsidRPr="00C40348">
          <w:rPr>
            <w:rStyle w:val="Hyperlink"/>
            <w:rFonts w:ascii="New Hero UltraLight" w:hAnsi="New Hero UltraLight"/>
          </w:rPr>
          <w:t>Peng 2011</w:t>
        </w:r>
      </w:hyperlink>
      <w:r w:rsidR="007219BD" w:rsidRPr="00C40348">
        <w:rPr>
          <w:rFonts w:ascii="New Hero UltraLight" w:hAnsi="New Hero UltraLight"/>
          <w:noProof/>
        </w:rPr>
        <w:t xml:space="preserve">; </w:t>
      </w:r>
      <w:hyperlink w:anchor="_ENREF_36" w:tooltip="Gandrud, 2014 #7420" w:history="1">
        <w:r w:rsidR="00DE2D12" w:rsidRPr="00C40348">
          <w:rPr>
            <w:rStyle w:val="Hyperlink"/>
            <w:rFonts w:ascii="New Hero UltraLight" w:hAnsi="New Hero UltraLight"/>
          </w:rPr>
          <w:t>Gandrud 2014</w:t>
        </w:r>
      </w:hyperlink>
      <w:r w:rsidR="007219BD" w:rsidRPr="00C40348">
        <w:rPr>
          <w:rFonts w:ascii="New Hero UltraLight" w:hAnsi="New Hero UltraLight"/>
          <w:noProof/>
        </w:rPr>
        <w:t>)</w:t>
      </w:r>
      <w:r w:rsidR="001C7040" w:rsidRPr="00C40348">
        <w:rPr>
          <w:rFonts w:ascii="New Hero UltraLight" w:hAnsi="New Hero UltraLight"/>
        </w:rPr>
        <w:fldChar w:fldCharType="end"/>
      </w:r>
      <w:r w:rsidR="001C7040" w:rsidRPr="00C40348">
        <w:rPr>
          <w:rFonts w:ascii="New Hero UltraLight" w:hAnsi="New Hero UltraLight"/>
        </w:rPr>
        <w:t>, which is a necessary requirement for the production of reliable knowledge.</w:t>
      </w:r>
    </w:p>
    <w:p w14:paraId="152B7FCA" w14:textId="4CE3F06D" w:rsidR="001C7040" w:rsidRPr="002E395A" w:rsidRDefault="001C7040" w:rsidP="00FE16FD">
      <w:pPr>
        <w:jc w:val="both"/>
        <w:rPr>
          <w:rFonts w:ascii="New Hero Light" w:hAnsi="New Hero Light"/>
        </w:rPr>
      </w:pPr>
      <w:r w:rsidRPr="00C40348">
        <w:rPr>
          <w:rFonts w:ascii="New Hero UltraLight" w:hAnsi="New Hero UltraLight"/>
        </w:rPr>
        <w:t xml:space="preserve">Reproducibility projects in psychology and cancer biology are impacting current research practices across all domains. Examples of reproducible research are becoming more abundant in archaeology </w:t>
      </w:r>
      <w:r w:rsidRPr="00C40348">
        <w:rPr>
          <w:rFonts w:ascii="New Hero UltraLight" w:hAnsi="New Hero UltraLight"/>
        </w:rPr>
        <w:fldChar w:fldCharType="begin">
          <w:fldData xml:space="preserve">PEVuZE5vdGU+PENpdGU+PEF1dGhvcj5NYXJ3aWNrPC9BdXRob3I+PFllYXI+MjAxNjwvWWVhcj48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NYXJ3aWNrPC9BdXRob3I+PFllYXI+MjAxNjwvWWVhcj48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Pr="00C40348">
        <w:rPr>
          <w:rFonts w:ascii="New Hero UltraLight" w:hAnsi="New Hero UltraLight"/>
        </w:rPr>
        <w:fldChar w:fldCharType="separate"/>
      </w:r>
      <w:r w:rsidR="002E395A" w:rsidRPr="00C40348">
        <w:rPr>
          <w:rFonts w:ascii="New Hero UltraLight" w:hAnsi="New Hero UltraLight"/>
          <w:noProof/>
        </w:rPr>
        <w:t>(</w:t>
      </w:r>
      <w:hyperlink w:anchor="_ENREF_60" w:tooltip="Marwick, 2016 #9378" w:history="1">
        <w:r w:rsidR="00DE2D12" w:rsidRPr="00C40348">
          <w:rPr>
            <w:rStyle w:val="Hyperlink"/>
            <w:rFonts w:ascii="New Hero UltraLight" w:hAnsi="New Hero UltraLight"/>
          </w:rPr>
          <w:t>Marwick 2016</w:t>
        </w:r>
      </w:hyperlink>
      <w:r w:rsidR="002E395A" w:rsidRPr="00C40348">
        <w:rPr>
          <w:rFonts w:ascii="New Hero UltraLight" w:hAnsi="New Hero UltraLight"/>
          <w:noProof/>
        </w:rPr>
        <w:t xml:space="preserve">; </w:t>
      </w:r>
      <w:hyperlink w:history="1">
        <w:r w:rsidR="00DE2D12" w:rsidRPr="00C40348">
          <w:rPr>
            <w:rStyle w:val="Hyperlink"/>
            <w:rFonts w:ascii="New Hero UltraLight" w:hAnsi="New Hero UltraLight"/>
          </w:rPr>
          <w:t>Ivanovaitė et al. 2019</w:t>
        </w:r>
      </w:hyperlink>
      <w:r w:rsidR="002E395A" w:rsidRPr="00C40348">
        <w:rPr>
          <w:rFonts w:ascii="New Hero UltraLight" w:hAnsi="New Hero UltraLight"/>
          <w:noProof/>
        </w:rPr>
        <w:t xml:space="preserve">; </w:t>
      </w:r>
      <w:hyperlink w:anchor="_ENREF_82" w:tooltip="Selden Jr., 2018 #10564" w:history="1">
        <w:r w:rsidR="00DE2D12" w:rsidRPr="00C40348">
          <w:rPr>
            <w:rStyle w:val="Hyperlink"/>
            <w:rFonts w:ascii="New Hero UltraLight" w:hAnsi="New Hero UltraLight"/>
          </w:rPr>
          <w:t>Selden Jr., Dockall, and Shafer 2018</w:t>
        </w:r>
      </w:hyperlink>
      <w:r w:rsidR="002E395A" w:rsidRPr="00C40348">
        <w:rPr>
          <w:rFonts w:ascii="New Hero UltraLight" w:hAnsi="New Hero UltraLight"/>
          <w:noProof/>
        </w:rPr>
        <w:t xml:space="preserve">; </w:t>
      </w:r>
      <w:hyperlink w:anchor="_ENREF_81" w:tooltip="Selden Jr., 2020 #10708" w:history="1">
        <w:r w:rsidR="00DE2D12" w:rsidRPr="00C40348">
          <w:rPr>
            <w:rStyle w:val="Hyperlink"/>
            <w:rFonts w:ascii="New Hero UltraLight" w:hAnsi="New Hero UltraLight"/>
          </w:rPr>
          <w:t>Selden Jr., Dockall, and Dubied 2020</w:t>
        </w:r>
      </w:hyperlink>
      <w:r w:rsidR="002E395A" w:rsidRPr="00C40348">
        <w:rPr>
          <w:rFonts w:ascii="New Hero UltraLight" w:hAnsi="New Hero UltraLight"/>
          <w:noProof/>
        </w:rPr>
        <w:t xml:space="preserve">; </w:t>
      </w:r>
      <w:hyperlink w:anchor="_ENREF_80" w:tooltip="Selden Jr., 2021 #8476" w:history="1">
        <w:r w:rsidR="00DE2D12" w:rsidRPr="00C40348">
          <w:rPr>
            <w:rStyle w:val="Hyperlink"/>
            <w:rFonts w:ascii="New Hero UltraLight" w:hAnsi="New Hero UltraLight"/>
          </w:rPr>
          <w:t>Selden Jr. et al. 2021</w:t>
        </w:r>
      </w:hyperlink>
      <w:r w:rsidR="002E395A" w:rsidRPr="00C40348">
        <w:rPr>
          <w:rFonts w:ascii="New Hero UltraLight" w:hAnsi="New Hero UltraLight"/>
          <w:noProof/>
        </w:rPr>
        <w:t xml:space="preserve">; </w:t>
      </w:r>
      <w:hyperlink w:anchor="_ENREF_78" w:tooltip="Selden Jr., 2023 #11080" w:history="1">
        <w:r w:rsidR="00DE2D12" w:rsidRPr="00C40348">
          <w:rPr>
            <w:rStyle w:val="Hyperlink"/>
            <w:rFonts w:ascii="New Hero UltraLight" w:hAnsi="New Hero UltraLight"/>
          </w:rPr>
          <w:t>Selden Jr. 2023</w:t>
        </w:r>
      </w:hyperlink>
      <w:r w:rsidR="002E395A" w:rsidRPr="00C40348">
        <w:rPr>
          <w:rFonts w:ascii="New Hero UltraLight" w:hAnsi="New Hero UltraLight"/>
          <w:noProof/>
        </w:rPr>
        <w:t xml:space="preserve">; </w:t>
      </w:r>
      <w:hyperlink w:anchor="_ENREF_79" w:tooltip="Selden Jr., 2023 #11172" w:history="1">
        <w:r w:rsidR="00DE2D12" w:rsidRPr="00C40348">
          <w:rPr>
            <w:rStyle w:val="Hyperlink"/>
            <w:rFonts w:ascii="New Hero UltraLight" w:hAnsi="New Hero UltraLight"/>
          </w:rPr>
          <w:t>Selden Jr. and Dockall 2023</w:t>
        </w:r>
      </w:hyperlink>
      <w:r w:rsidR="002E395A"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and the next generation of archaeologists are learning those tools and methods needed to reproduce and/or replicate research results </w:t>
      </w:r>
      <w:r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Marwick&lt;/Author&gt;&lt;Year&gt;2019&lt;/Year&gt;&lt;RecNum&gt;11162&lt;/RecNum&gt;&lt;DisplayText&gt;(Marwick et al. 2019)&lt;/DisplayText&gt;&lt;record&gt;&lt;rec-number&gt;11162&lt;/rec-number&gt;&lt;foreign-keys&gt;&lt;key app="EN" db-id="p9azfz2xyws25gedrz4p5ae4sa9vdterwtrd" timestamp="1677234908" guid="c110314f-0356-4e25-84e0-1ef521a9c4c7"&gt;11162&lt;/key&gt;&lt;/foreign-keys&gt;&lt;ref-type name="Journal Article"&gt;17&lt;/ref-type&gt;&lt;contributors&gt;&lt;authors&gt;&lt;author&gt;Marwick, Ben&lt;/author&gt;&lt;author&gt;Wang, Li-Ying&lt;/author&gt;&lt;author&gt;Robinson, Ryan&lt;/author&gt;&lt;author&gt;Loiselle, Hope&lt;/author&gt;&lt;/authors&gt;&lt;/contributors&gt;&lt;titles&gt;&lt;title&gt;How to Use Replication Assignments for Teaching Integrity in Empirical Archaeology&lt;/title&gt;&lt;secondary-title&gt;Advances in Archaeological Practice&lt;/secondary-title&gt;&lt;/titles&gt;&lt;periodical&gt;&lt;full-title&gt;Advances in Archaeological Practice&lt;/full-title&gt;&lt;/periodical&gt;&lt;pages&gt;78-86&lt;/pages&gt;&lt;volume&gt;8&lt;/volume&gt;&lt;number&gt;1&lt;/number&gt;&lt;section&gt;78&lt;/section&gt;&lt;dates&gt;&lt;year&gt;2019&lt;/year&gt;&lt;/dates&gt;&lt;isbn&gt;2326-3768&lt;/isbn&gt;&lt;urls&gt;&lt;related-urls&gt;&lt;url&gt;https://www.cambridge.org/core/journals/advances-in-archaeological-practice/article/abs/how-to-use-replication-assignments-for-teaching-integrity-in-empirical-archaeology/6E6599B332D1BE46ADA8EEC0C7A3DF0B&lt;/url&gt;&lt;/related-urls&gt;&lt;/urls&gt;&lt;electronic-resource-num&gt;10.1017/aap.2019.38&lt;/electronic-resource-num&gt;&lt;/record&gt;&lt;/Cite&gt;&lt;/EndNote&gt;</w:instrText>
      </w:r>
      <w:r w:rsidRPr="00C40348">
        <w:rPr>
          <w:rFonts w:ascii="New Hero UltraLight" w:hAnsi="New Hero UltraLight"/>
        </w:rPr>
        <w:fldChar w:fldCharType="separate"/>
      </w:r>
      <w:r w:rsidR="007219BD" w:rsidRPr="00C40348">
        <w:rPr>
          <w:rFonts w:ascii="New Hero UltraLight" w:hAnsi="New Hero UltraLight"/>
          <w:noProof/>
        </w:rPr>
        <w:t>(</w:t>
      </w:r>
      <w:hyperlink w:anchor="_ENREF_61" w:tooltip="Marwick, 2019 #11162" w:history="1">
        <w:r w:rsidR="00DE2D12" w:rsidRPr="00C40348">
          <w:rPr>
            <w:rStyle w:val="Hyperlink"/>
            <w:rFonts w:ascii="New Hero UltraLight" w:hAnsi="New Hero UltraLight"/>
          </w:rPr>
          <w:t>Marwick et al. 2019</w:t>
        </w:r>
      </w:hyperlink>
      <w:r w:rsidR="007219BD"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Reproducible and replicable research work flows are often employed at the highest levels of humanities-based inquiries to mitigate concern or doubt regarding proper execution, and is of particular import should the results have—explicitly or implicitly—a major impact on scientific progress </w:t>
      </w:r>
      <w:r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Peels&lt;/Author&gt;&lt;Year&gt;2018&lt;/Year&gt;&lt;RecNum&gt;11163&lt;/RecNum&gt;&lt;DisplayText&gt;(Peels and Bouter 2018)&lt;/DisplayText&gt;&lt;record&gt;&lt;rec-number&gt;11163&lt;/rec-number&gt;&lt;foreign-keys&gt;&lt;key app="EN" db-id="p9azfz2xyws25gedrz4p5ae4sa9vdterwtrd" timestamp="1677234908" guid="c25ec8b4-e683-49b3-a266-a432d7a4b0d6"&gt;11163&lt;/key&gt;&lt;/foreign-keys&gt;&lt;ref-type name="Journal Article"&gt;17&lt;/ref-type&gt;&lt;contributors&gt;&lt;authors&gt;&lt;author&gt;Peels, R.&lt;/author&gt;&lt;author&gt;Bouter, L.&lt;/author&gt;&lt;/authors&gt;&lt;/contributors&gt;&lt;titles&gt;&lt;title&gt;Humanities need a replication drive too&lt;/title&gt;&lt;secondary-title&gt;Nature&lt;/secondary-title&gt;&lt;/titles&gt;&lt;periodical&gt;&lt;full-title&gt;Nature&lt;/full-title&gt;&lt;/periodical&gt;&lt;pages&gt;372&lt;/pages&gt;&lt;volume&gt;558&lt;/volume&gt;&lt;number&gt;7710&lt;/number&gt;&lt;edition&gt;2018/06/21&lt;/edition&gt;&lt;keywords&gt;&lt;keyword&gt;Anthropology/standards&lt;/keyword&gt;&lt;keyword&gt;Archaeology/standards&lt;/keyword&gt;&lt;keyword&gt;*Humanities&lt;/keyword&gt;&lt;keyword&gt;Linguistics/standards&lt;/keyword&gt;&lt;keyword&gt;Paintings&lt;/keyword&gt;&lt;keyword&gt;Reproducibility of Results&lt;/keyword&gt;&lt;keyword&gt;*Culture&lt;/keyword&gt;&lt;keyword&gt;*Research management&lt;/keyword&gt;&lt;/keywords&gt;&lt;dates&gt;&lt;year&gt;2018&lt;/year&gt;&lt;pub-dates&gt;&lt;date&gt;Jun&lt;/date&gt;&lt;/pub-dates&gt;&lt;/dates&gt;&lt;isbn&gt;1476-4687 (Electronic)&amp;#xD;0028-0836 (Linking)&lt;/isbn&gt;&lt;accession-num&gt;29921855&lt;/accession-num&gt;&lt;urls&gt;&lt;related-urls&gt;&lt;url&gt;https://www.ncbi.nlm.nih.gov/pubmed/29921855&lt;/url&gt;&lt;/related-urls&gt;&lt;/urls&gt;&lt;electronic-resource-num&gt;10.1038/d41586-018-05454-w&lt;/electronic-resource-num&gt;&lt;remote-database-name&gt;Medline&lt;/remote-database-name&gt;&lt;remote-database-provider&gt;NLM&lt;/remote-database-provider&gt;&lt;/record&gt;&lt;/Cite&gt;&lt;/EndNote&gt;</w:instrText>
      </w:r>
      <w:r w:rsidRPr="00C40348">
        <w:rPr>
          <w:rFonts w:ascii="New Hero UltraLight" w:hAnsi="New Hero UltraLight"/>
        </w:rPr>
        <w:fldChar w:fldCharType="separate"/>
      </w:r>
      <w:r w:rsidRPr="00C40348">
        <w:rPr>
          <w:rFonts w:ascii="New Hero UltraLight" w:hAnsi="New Hero UltraLight"/>
          <w:noProof/>
        </w:rPr>
        <w:t>(</w:t>
      </w:r>
      <w:hyperlink w:anchor="_ENREF_67" w:tooltip="Peels, 2018 #11163" w:history="1">
        <w:r w:rsidR="00DE2D12" w:rsidRPr="00C40348">
          <w:rPr>
            <w:rStyle w:val="Hyperlink"/>
            <w:rFonts w:ascii="New Hero UltraLight" w:hAnsi="New Hero UltraLight"/>
          </w:rPr>
          <w:t>Peels and Bouter 2018</w:t>
        </w:r>
      </w:hyperlink>
      <w:r w:rsidRPr="00C40348">
        <w:rPr>
          <w:rFonts w:ascii="New Hero UltraLight" w:hAnsi="New Hero UltraLight"/>
          <w:noProof/>
        </w:rPr>
        <w:t>)</w:t>
      </w:r>
      <w:r w:rsidRPr="00C40348">
        <w:rPr>
          <w:rFonts w:ascii="New Hero UltraLight" w:hAnsi="New Hero UltraLight"/>
        </w:rPr>
        <w:fldChar w:fldCharType="end"/>
      </w:r>
      <w:r w:rsidRPr="002E395A">
        <w:rPr>
          <w:rFonts w:ascii="New Hero Light" w:hAnsi="New Hero Light"/>
        </w:rPr>
        <w:t>.</w:t>
      </w:r>
    </w:p>
    <w:p w14:paraId="6899C148" w14:textId="77777777" w:rsidR="00DB547C" w:rsidRPr="002E395A" w:rsidRDefault="00DB547C" w:rsidP="00FE16FD">
      <w:pPr>
        <w:jc w:val="both"/>
        <w:rPr>
          <w:rFonts w:ascii="New Hero Light" w:hAnsi="New Hero Light"/>
        </w:rPr>
      </w:pPr>
    </w:p>
    <w:p w14:paraId="2148F3A9" w14:textId="31BADC14" w:rsidR="00D91E36" w:rsidRPr="002E395A" w:rsidRDefault="00D91E36" w:rsidP="00FE16FD">
      <w:pPr>
        <w:jc w:val="both"/>
        <w:rPr>
          <w:rFonts w:ascii="New Hero Light" w:hAnsi="New Hero Light"/>
        </w:rPr>
      </w:pPr>
      <w:r w:rsidRPr="002E395A">
        <w:rPr>
          <w:rFonts w:ascii="New Hero Light" w:hAnsi="New Hero Light"/>
        </w:rPr>
        <w:t>AUTHOR CONTRIBUTIONS</w:t>
      </w:r>
    </w:p>
    <w:p w14:paraId="0B837E42" w14:textId="270BD3DD" w:rsidR="00D91E36" w:rsidRPr="002E395A" w:rsidRDefault="00D91E36" w:rsidP="00FE16FD">
      <w:pPr>
        <w:jc w:val="both"/>
        <w:rPr>
          <w:rFonts w:ascii="New Hero Light" w:hAnsi="New Hero Light"/>
        </w:rPr>
      </w:pPr>
      <w:r w:rsidRPr="002E395A">
        <w:rPr>
          <w:rFonts w:ascii="New Hero Light" w:hAnsi="New Hero Light"/>
        </w:rPr>
        <w:t>Not applicable—single authored paper.</w:t>
      </w:r>
    </w:p>
    <w:p w14:paraId="3F774FAC" w14:textId="77777777" w:rsidR="00D91E36" w:rsidRPr="002E395A" w:rsidRDefault="00D91E36" w:rsidP="00FE16FD">
      <w:pPr>
        <w:jc w:val="both"/>
        <w:rPr>
          <w:rFonts w:ascii="New Hero Light" w:hAnsi="New Hero Light"/>
        </w:rPr>
      </w:pPr>
    </w:p>
    <w:p w14:paraId="2D0FBB1D" w14:textId="77777777" w:rsidR="00F1136D" w:rsidRPr="002E395A" w:rsidRDefault="00F1136D">
      <w:pPr>
        <w:rPr>
          <w:rFonts w:ascii="New Hero Light" w:hAnsi="New Hero Light"/>
        </w:rPr>
      </w:pPr>
      <w:r w:rsidRPr="002E395A">
        <w:rPr>
          <w:rFonts w:ascii="New Hero Light" w:hAnsi="New Hero Light"/>
        </w:rPr>
        <w:br w:type="page"/>
      </w:r>
    </w:p>
    <w:p w14:paraId="3847ABE0" w14:textId="32E24221" w:rsidR="003A2684" w:rsidRPr="006C01CD" w:rsidRDefault="002D6D4B" w:rsidP="007E6E55">
      <w:pPr>
        <w:rPr>
          <w:rFonts w:ascii="New Hero Light" w:hAnsi="New Hero Light"/>
        </w:rPr>
      </w:pPr>
      <w:r w:rsidRPr="006C01CD">
        <w:rPr>
          <w:rFonts w:ascii="New Hero Light" w:hAnsi="New Hero Light"/>
        </w:rPr>
        <w:lastRenderedPageBreak/>
        <w:t>REFERENCES CITED</w:t>
      </w:r>
    </w:p>
    <w:p w14:paraId="12D1CD79" w14:textId="77777777" w:rsidR="00DE2D12" w:rsidRPr="00DE2D12" w:rsidRDefault="003A2684" w:rsidP="00DE2D12">
      <w:pPr>
        <w:pStyle w:val="EndNoteBibliography"/>
        <w:spacing w:after="0"/>
        <w:ind w:left="720" w:hanging="720"/>
      </w:pPr>
      <w:r w:rsidRPr="00DB547C">
        <w:fldChar w:fldCharType="begin"/>
      </w:r>
      <w:r w:rsidRPr="00DB547C">
        <w:instrText xml:space="preserve"> ADDIN EN.REFLIST </w:instrText>
      </w:r>
      <w:r w:rsidRPr="00DB547C">
        <w:fldChar w:fldCharType="separate"/>
      </w:r>
      <w:bookmarkStart w:id="1" w:name="_ENREF_1"/>
      <w:r w:rsidR="00DE2D12" w:rsidRPr="00DE2D12">
        <w:t xml:space="preserve">Adams, Dean C., and Michael L. Collyer. 2015. "Permutation Tests for Phylogenetic Comparative Analyses of High-Dimensional Shape Data: What you Shuffle Matters."  </w:t>
      </w:r>
      <w:r w:rsidR="00DE2D12" w:rsidRPr="00DE2D12">
        <w:rPr>
          <w:i/>
        </w:rPr>
        <w:t>Evolution</w:t>
      </w:r>
      <w:r w:rsidR="00DE2D12" w:rsidRPr="00DE2D12">
        <w:t xml:space="preserve"> 69 (3):823-9. doi: 10.1111/evo.12596.</w:t>
      </w:r>
      <w:bookmarkEnd w:id="1"/>
    </w:p>
    <w:p w14:paraId="6F34D062" w14:textId="77777777" w:rsidR="00DE2D12" w:rsidRPr="00DE2D12" w:rsidRDefault="00DE2D12" w:rsidP="00DE2D12">
      <w:pPr>
        <w:pStyle w:val="EndNoteBibliography"/>
        <w:spacing w:after="0"/>
        <w:ind w:left="720" w:hanging="720"/>
      </w:pPr>
      <w:bookmarkStart w:id="2" w:name="_ENREF_2"/>
      <w:r w:rsidRPr="00DE2D12">
        <w:t xml:space="preserve">Adams, Dean C., and Erik Otárola-Castillo. 2013. "geomorph: An R  Package for the Collection and Analysis of Geometric Morphometric Shape Data."  </w:t>
      </w:r>
      <w:r w:rsidRPr="00DE2D12">
        <w:rPr>
          <w:i/>
        </w:rPr>
        <w:t>Methods in Ecology and Evolution</w:t>
      </w:r>
      <w:r w:rsidRPr="00DE2D12">
        <w:t xml:space="preserve"> 4 (4):393-399. doi: 10.1111/2041-210x.12035.</w:t>
      </w:r>
      <w:bookmarkEnd w:id="2"/>
    </w:p>
    <w:p w14:paraId="50942739" w14:textId="77777777" w:rsidR="00DE2D12" w:rsidRPr="00DE2D12" w:rsidRDefault="00DE2D12" w:rsidP="00DE2D12">
      <w:pPr>
        <w:pStyle w:val="EndNoteBibliography"/>
        <w:spacing w:after="0"/>
        <w:ind w:left="720" w:hanging="720"/>
      </w:pPr>
      <w:bookmarkStart w:id="3" w:name="_ENREF_3"/>
      <w:r w:rsidRPr="00DE2D12">
        <w:t xml:space="preserve">Adams, Dean C., F. James Rohlf, and Dennis E. Slice. 2013. "A Field Comes of Age: Geometric Morphometrics in the 21st Century."  </w:t>
      </w:r>
      <w:r w:rsidRPr="00DE2D12">
        <w:rPr>
          <w:i/>
        </w:rPr>
        <w:t>Hystrix</w:t>
      </w:r>
      <w:r w:rsidRPr="00DE2D12">
        <w:t xml:space="preserve"> 24 (1):7-14. doi: doi:10.4404/hystrix-24.1-6283.</w:t>
      </w:r>
      <w:bookmarkEnd w:id="3"/>
    </w:p>
    <w:p w14:paraId="531D9B82" w14:textId="7D3CFF5A" w:rsidR="00DE2D12" w:rsidRPr="00DE2D12" w:rsidRDefault="00DE2D12" w:rsidP="00DE2D12">
      <w:pPr>
        <w:pStyle w:val="EndNoteBibliography"/>
        <w:spacing w:after="0"/>
        <w:ind w:left="720" w:hanging="720"/>
      </w:pPr>
      <w:bookmarkStart w:id="4" w:name="_ENREF_4"/>
      <w:r w:rsidRPr="00DE2D12">
        <w:t xml:space="preserve">Andrefsky Jr., William 1994. "Raw-Material Availability and the Organization of Technology."  </w:t>
      </w:r>
      <w:r w:rsidRPr="00DE2D12">
        <w:rPr>
          <w:i/>
        </w:rPr>
        <w:t>American Antiquity</w:t>
      </w:r>
      <w:r w:rsidRPr="00DE2D12">
        <w:t xml:space="preserve"> 59 (1):21-34. doi: </w:t>
      </w:r>
      <w:hyperlink r:id="rId19" w:history="1">
        <w:r w:rsidRPr="00DE2D12">
          <w:rPr>
            <w:rStyle w:val="Hyperlink"/>
          </w:rPr>
          <w:t>https://doi.org/10.2307/3085499</w:t>
        </w:r>
      </w:hyperlink>
      <w:r w:rsidRPr="00DE2D12">
        <w:t>.</w:t>
      </w:r>
      <w:bookmarkEnd w:id="4"/>
    </w:p>
    <w:p w14:paraId="05C38A39" w14:textId="77777777" w:rsidR="00DE2D12" w:rsidRPr="00DE2D12" w:rsidRDefault="00DE2D12" w:rsidP="00DE2D12">
      <w:pPr>
        <w:pStyle w:val="EndNoteBibliography"/>
        <w:spacing w:after="0"/>
        <w:ind w:left="720" w:hanging="720"/>
      </w:pPr>
      <w:bookmarkStart w:id="5" w:name="_ENREF_5"/>
      <w:r w:rsidRPr="00DE2D12">
        <w:t xml:space="preserve">Ashton, Nick, and John McNabb. 1994. "Bifaces in perspective."  </w:t>
      </w:r>
      <w:r w:rsidRPr="00DE2D12">
        <w:rPr>
          <w:i/>
        </w:rPr>
        <w:t>Stories in Stone Lithic Studies Society Occasional Papers</w:t>
      </w:r>
      <w:r w:rsidRPr="00DE2D12">
        <w:t xml:space="preserve"> 4:182-191.</w:t>
      </w:r>
      <w:bookmarkEnd w:id="5"/>
    </w:p>
    <w:p w14:paraId="1BE1BA5A" w14:textId="77777777" w:rsidR="00DE2D12" w:rsidRPr="00DE2D12" w:rsidRDefault="00DE2D12" w:rsidP="00DE2D12">
      <w:pPr>
        <w:pStyle w:val="EndNoteBibliography"/>
        <w:spacing w:after="0"/>
        <w:ind w:left="720" w:hanging="720"/>
      </w:pPr>
      <w:bookmarkStart w:id="6" w:name="_ENREF_6"/>
      <w:r w:rsidRPr="00DE2D12">
        <w:t xml:space="preserve">Baken, Erica K., Michael L. Collyer, Antigoni Kaliontzopoulou, and Dean C. Adams. 2021. "geomorph v4.0 and gmShiny: Enhanced analytics and a new graphical interface for a comprehensive morphometric experience."  </w:t>
      </w:r>
      <w:r w:rsidRPr="00DE2D12">
        <w:rPr>
          <w:i/>
        </w:rPr>
        <w:t>Methods in Ecology and Evolution</w:t>
      </w:r>
      <w:r w:rsidRPr="00DE2D12">
        <w:t xml:space="preserve"> 12 (12):2355-2363. doi: 10.1111/2041-210x.13723.</w:t>
      </w:r>
      <w:bookmarkEnd w:id="6"/>
    </w:p>
    <w:p w14:paraId="1BE7900C" w14:textId="77777777" w:rsidR="00DE2D12" w:rsidRPr="00DE2D12" w:rsidRDefault="00DE2D12" w:rsidP="00DE2D12">
      <w:pPr>
        <w:pStyle w:val="EndNoteBibliography"/>
        <w:spacing w:after="0"/>
        <w:ind w:left="720" w:hanging="720"/>
      </w:pPr>
      <w:bookmarkStart w:id="7" w:name="_ENREF_7"/>
      <w:r w:rsidRPr="00DE2D12">
        <w:t xml:space="preserve">Beck, Margaret, Sarah Trabert, David V. Hill, and Matthew E. Hill. 2016. "Tewa Red and the Puebloan diaspora: The making of Ledbetter Red."  </w:t>
      </w:r>
      <w:r w:rsidRPr="00DE2D12">
        <w:rPr>
          <w:i/>
        </w:rPr>
        <w:t>Journal of Archaeological Science: Reports</w:t>
      </w:r>
      <w:r w:rsidRPr="00DE2D12">
        <w:t xml:space="preserve"> 6:148-159. doi: 10.1016/j.jasrep.2016.01.036.</w:t>
      </w:r>
      <w:bookmarkEnd w:id="7"/>
    </w:p>
    <w:p w14:paraId="1277C1FD" w14:textId="77777777" w:rsidR="00DE2D12" w:rsidRPr="00DE2D12" w:rsidRDefault="00DE2D12" w:rsidP="00DE2D12">
      <w:pPr>
        <w:pStyle w:val="EndNoteBibliography"/>
        <w:spacing w:after="0"/>
        <w:ind w:left="720" w:hanging="720"/>
      </w:pPr>
      <w:bookmarkStart w:id="8" w:name="_ENREF_8"/>
      <w:r w:rsidRPr="00DE2D12">
        <w:t xml:space="preserve">Bookstein, Fred L. 1986. "Size and Shape Spaces for Landmark Data in Two Dimensions."  </w:t>
      </w:r>
      <w:r w:rsidRPr="00DE2D12">
        <w:rPr>
          <w:i/>
        </w:rPr>
        <w:t>Statistical Science</w:t>
      </w:r>
      <w:r w:rsidRPr="00DE2D12">
        <w:t xml:space="preserve"> 1 (2):181-242. doi: 10.1214/ss/1177013696.</w:t>
      </w:r>
      <w:bookmarkEnd w:id="8"/>
    </w:p>
    <w:p w14:paraId="686178DC" w14:textId="77777777" w:rsidR="00DE2D12" w:rsidRPr="00DE2D12" w:rsidRDefault="00DE2D12" w:rsidP="00DE2D12">
      <w:pPr>
        <w:pStyle w:val="EndNoteBibliography"/>
        <w:spacing w:after="0"/>
        <w:ind w:left="720" w:hanging="720"/>
      </w:pPr>
      <w:bookmarkStart w:id="9" w:name="_ENREF_9"/>
      <w:r w:rsidRPr="00DE2D12">
        <w:t xml:space="preserve">Bookstein, Fred L. 1991. </w:t>
      </w:r>
      <w:r w:rsidRPr="00DE2D12">
        <w:rPr>
          <w:i/>
        </w:rPr>
        <w:t>Morphometric Tools for Landmark Data: Geometry and Biology</w:t>
      </w:r>
      <w:r w:rsidRPr="00DE2D12">
        <w:t>. Cambridge: Cambridge University Press.</w:t>
      </w:r>
      <w:bookmarkEnd w:id="9"/>
    </w:p>
    <w:p w14:paraId="650387D6" w14:textId="14335A3F" w:rsidR="00DE2D12" w:rsidRPr="00DE2D12" w:rsidRDefault="00DE2D12" w:rsidP="00DE2D12">
      <w:pPr>
        <w:pStyle w:val="EndNoteBibliography"/>
        <w:spacing w:after="0"/>
        <w:ind w:left="720" w:hanging="720"/>
      </w:pPr>
      <w:bookmarkStart w:id="10" w:name="_ENREF_10"/>
      <w:r w:rsidRPr="00DE2D12">
        <w:t xml:space="preserve">Bookstein, Fred L., Katrin Schäfer, Hermann Prossinger, Horst Seidler, Martin Fieder, Chris Stringer, Gerhard W. Weber, Juan Luis Arsuaga, Dennis E. Slice, F. James Rohlf, Wolfgang Recheis, Ato J. Mariam, and Leslie F. Marcus. 1999. "Comparing frontal cranial profiles in archaic and modern </w:t>
      </w:r>
      <w:r w:rsidRPr="00DE2D12">
        <w:rPr>
          <w:i/>
        </w:rPr>
        <w:t>Homo</w:t>
      </w:r>
      <w:r w:rsidRPr="00DE2D12">
        <w:t xml:space="preserve"> by morphometric analysis."  </w:t>
      </w:r>
      <w:r w:rsidRPr="00DE2D12">
        <w:rPr>
          <w:i/>
        </w:rPr>
        <w:t>The Anatomical Record</w:t>
      </w:r>
      <w:r w:rsidRPr="00DE2D12">
        <w:t xml:space="preserve"> 257 (6):217-224. doi: </w:t>
      </w:r>
      <w:hyperlink r:id="rId20" w:history="1">
        <w:r w:rsidRPr="00DE2D12">
          <w:rPr>
            <w:rStyle w:val="Hyperlink"/>
          </w:rPr>
          <w:t>https://doi.org/10.1002/(SICI)1097-0185(19991215)257:6%3C217::AID-AR7%3E3.0.CO;2-W</w:t>
        </w:r>
      </w:hyperlink>
      <w:r w:rsidRPr="00DE2D12">
        <w:t>.</w:t>
      </w:r>
      <w:bookmarkEnd w:id="10"/>
    </w:p>
    <w:p w14:paraId="3B969636" w14:textId="77777777" w:rsidR="00DE2D12" w:rsidRPr="00DE2D12" w:rsidRDefault="00DE2D12" w:rsidP="00DE2D12">
      <w:pPr>
        <w:pStyle w:val="EndNoteBibliography"/>
        <w:spacing w:after="0"/>
        <w:ind w:left="720" w:hanging="720"/>
      </w:pPr>
      <w:bookmarkStart w:id="11" w:name="_ENREF_11"/>
      <w:r w:rsidRPr="00DE2D12">
        <w:t xml:space="preserve">Bradbury, Andrew P., and Jay D. Franklin. 2016. "Raw Material Variability, Package Size, and Mass Analysis."  </w:t>
      </w:r>
      <w:r w:rsidRPr="00DE2D12">
        <w:rPr>
          <w:i/>
        </w:rPr>
        <w:t>Lithic Technology</w:t>
      </w:r>
      <w:r w:rsidRPr="00DE2D12">
        <w:t xml:space="preserve"> 25 (1):42-58. doi: 10.1080/01977261.2000.11720960.</w:t>
      </w:r>
      <w:bookmarkEnd w:id="11"/>
    </w:p>
    <w:p w14:paraId="3AC8AE69" w14:textId="77777777" w:rsidR="00DE2D12" w:rsidRPr="00DE2D12" w:rsidRDefault="00DE2D12" w:rsidP="00DE2D12">
      <w:pPr>
        <w:pStyle w:val="EndNoteBibliography"/>
        <w:spacing w:after="0"/>
        <w:ind w:left="720" w:hanging="720"/>
      </w:pPr>
      <w:bookmarkStart w:id="12" w:name="_ENREF_12"/>
      <w:r w:rsidRPr="00DE2D12">
        <w:t xml:space="preserve">Brantingham, P. Jeffrey, John W. Olsen, Jason A. Rech, and Andrei I. Krivoshapkin. 2000. "Raw Material Quality and Prepared Core Technologies in Northeast Asia."  </w:t>
      </w:r>
      <w:r w:rsidRPr="00DE2D12">
        <w:rPr>
          <w:i/>
        </w:rPr>
        <w:t>Journal of Archaeological Science</w:t>
      </w:r>
      <w:r w:rsidRPr="00DE2D12">
        <w:t xml:space="preserve"> 27 (3):255-271. doi: 10.1006/jasc.1999.0456.</w:t>
      </w:r>
      <w:bookmarkEnd w:id="12"/>
    </w:p>
    <w:p w14:paraId="165ED90B" w14:textId="77777777" w:rsidR="00DE2D12" w:rsidRPr="00DE2D12" w:rsidRDefault="00DE2D12" w:rsidP="00DE2D12">
      <w:pPr>
        <w:pStyle w:val="EndNoteBibliography"/>
        <w:spacing w:after="0"/>
        <w:ind w:left="720" w:hanging="720"/>
      </w:pPr>
      <w:bookmarkStart w:id="13" w:name="_ENREF_13"/>
      <w:r w:rsidRPr="00DE2D12">
        <w:t xml:space="preserve">Chapman, Ralph E. 1990. "Conventional Procrustes Approaches." In </w:t>
      </w:r>
      <w:r w:rsidRPr="00DE2D12">
        <w:rPr>
          <w:i/>
        </w:rPr>
        <w:t>Proceedings of the Michigan Morphometrics Workshop</w:t>
      </w:r>
      <w:r w:rsidRPr="00DE2D12">
        <w:t xml:space="preserve">, edited by F. James Rohlf and Fred L. </w:t>
      </w:r>
      <w:r w:rsidRPr="00DE2D12">
        <w:lastRenderedPageBreak/>
        <w:t>Bookstein, 251-269. Ann Arbor: Special Publication Number 2, The University of Michigan Museum of Zoology.</w:t>
      </w:r>
      <w:bookmarkEnd w:id="13"/>
    </w:p>
    <w:p w14:paraId="101E73C7" w14:textId="77777777" w:rsidR="00DE2D12" w:rsidRPr="00DE2D12" w:rsidRDefault="00DE2D12" w:rsidP="00DE2D12">
      <w:pPr>
        <w:pStyle w:val="EndNoteBibliography"/>
        <w:spacing w:after="0"/>
        <w:ind w:left="720" w:hanging="720"/>
      </w:pPr>
      <w:bookmarkStart w:id="14" w:name="_ENREF_14"/>
      <w:r w:rsidRPr="00DE2D12">
        <w:t>Cole, Nancy M. 1975. "Early Historic Caddoan Mortuary Practices in the Upper Neches Drainage, East Texas." Master's Thesis, Department of Anthropology, The University of Texas.</w:t>
      </w:r>
      <w:bookmarkEnd w:id="14"/>
    </w:p>
    <w:p w14:paraId="7C041BEA" w14:textId="1D446ED6" w:rsidR="00DE2D12" w:rsidRPr="00DE2D12" w:rsidRDefault="00DE2D12" w:rsidP="00DE2D12">
      <w:pPr>
        <w:pStyle w:val="EndNoteBibliography"/>
        <w:spacing w:after="0"/>
        <w:ind w:left="720" w:hanging="720"/>
      </w:pPr>
      <w:bookmarkStart w:id="15" w:name="_ENREF_15"/>
      <w:r w:rsidRPr="00DE2D12">
        <w:t xml:space="preserve">Collyer, Michael L., and Dean C. Adams. 2018. "RRPP: An R Package for Fitting Linear Models to High-Dimensional Data using Residual Randomization."  </w:t>
      </w:r>
      <w:r w:rsidRPr="00DE2D12">
        <w:rPr>
          <w:i/>
        </w:rPr>
        <w:t>Methods in Ecology and Evolution</w:t>
      </w:r>
      <w:r w:rsidRPr="00DE2D12">
        <w:t xml:space="preserve"> 9 (7):1772-1779. doi: </w:t>
      </w:r>
      <w:hyperlink r:id="rId21" w:history="1">
        <w:r w:rsidRPr="00DE2D12">
          <w:rPr>
            <w:rStyle w:val="Hyperlink"/>
          </w:rPr>
          <w:t>https://doi.org/10.1111/2041-210X.13029</w:t>
        </w:r>
      </w:hyperlink>
      <w:r w:rsidRPr="00DE2D12">
        <w:t>.</w:t>
      </w:r>
      <w:bookmarkEnd w:id="15"/>
    </w:p>
    <w:p w14:paraId="379DCC8A" w14:textId="77777777" w:rsidR="00DE2D12" w:rsidRPr="00DE2D12" w:rsidRDefault="00DE2D12" w:rsidP="00DE2D12">
      <w:pPr>
        <w:pStyle w:val="EndNoteBibliography"/>
        <w:spacing w:after="0"/>
        <w:ind w:left="720" w:hanging="720"/>
      </w:pPr>
      <w:bookmarkStart w:id="16" w:name="_ENREF_16"/>
      <w:r w:rsidRPr="00DE2D12">
        <w:t xml:space="preserve">Collyer, Michael L., David J. Sekora, and Dean C. Adams. 2015. "A Method for Analysis of Phenotypic Change for Phenotypes Described by High-Dimensional Data."  </w:t>
      </w:r>
      <w:r w:rsidRPr="00DE2D12">
        <w:rPr>
          <w:i/>
        </w:rPr>
        <w:t>Heredity</w:t>
      </w:r>
      <w:r w:rsidRPr="00DE2D12">
        <w:t xml:space="preserve"> 115 (4):357-65. doi: 10.1038/hdy.2014.75.</w:t>
      </w:r>
      <w:bookmarkEnd w:id="16"/>
    </w:p>
    <w:p w14:paraId="4986B7A8" w14:textId="77777777" w:rsidR="00DE2D12" w:rsidRPr="00DE2D12" w:rsidRDefault="00DE2D12" w:rsidP="00DE2D12">
      <w:pPr>
        <w:pStyle w:val="EndNoteBibliography"/>
        <w:spacing w:after="0"/>
        <w:ind w:left="720" w:hanging="720"/>
      </w:pPr>
      <w:bookmarkStart w:id="17" w:name="_ENREF_17"/>
      <w:r w:rsidRPr="00DE2D12">
        <w:t xml:space="preserve">Crabtree, Don E. 1964. "Notes on experiments in flintknapping: 3. The flintknappers raw materials."  </w:t>
      </w:r>
      <w:r w:rsidRPr="00DE2D12">
        <w:rPr>
          <w:i/>
        </w:rPr>
        <w:t>Tebiwa</w:t>
      </w:r>
      <w:r w:rsidRPr="00DE2D12">
        <w:t xml:space="preserve"> 7:1-6.</w:t>
      </w:r>
      <w:bookmarkEnd w:id="17"/>
    </w:p>
    <w:p w14:paraId="63ACC754" w14:textId="77777777" w:rsidR="00DE2D12" w:rsidRPr="00DE2D12" w:rsidRDefault="00DE2D12" w:rsidP="00DE2D12">
      <w:pPr>
        <w:pStyle w:val="EndNoteBibliography"/>
        <w:spacing w:after="0"/>
        <w:ind w:left="720" w:hanging="720"/>
      </w:pPr>
      <w:bookmarkStart w:id="18" w:name="_ENREF_18"/>
      <w:r w:rsidRPr="00DE2D12">
        <w:t xml:space="preserve">D'Andrade, Roy G., and A. Kimball Romney. 2003. "A quantitative model for transforming reflectance spectra into the Munsell color space using cone sensitivity functions and opponent process weights."  </w:t>
      </w:r>
      <w:r w:rsidRPr="00DE2D12">
        <w:rPr>
          <w:i/>
        </w:rPr>
        <w:t>Proc Natl Acad Sci U S A</w:t>
      </w:r>
      <w:r w:rsidRPr="00DE2D12">
        <w:t xml:space="preserve"> 100 (10):6281-6. doi: 10.1073/pnas.1031827100.</w:t>
      </w:r>
      <w:bookmarkEnd w:id="18"/>
    </w:p>
    <w:p w14:paraId="77B60E3C" w14:textId="77777777" w:rsidR="00DE2D12" w:rsidRPr="00DE2D12" w:rsidRDefault="00DE2D12" w:rsidP="00DE2D12">
      <w:pPr>
        <w:pStyle w:val="EndNoteBibliography"/>
        <w:spacing w:after="0"/>
        <w:ind w:left="720" w:hanging="720"/>
      </w:pPr>
      <w:bookmarkStart w:id="19" w:name="_ENREF_19"/>
      <w:r w:rsidRPr="00DE2D12">
        <w:t xml:space="preserve">Davies, Benjamin, Matthew J. Douglass, David R. Braun, John Parkington, Mitchell J. Power, and J. Tyler Faith. 2022. "From quartz curvature to late Holocene mobility at Spring Cave, Western Cape, South Africa."  </w:t>
      </w:r>
      <w:r w:rsidRPr="00DE2D12">
        <w:rPr>
          <w:i/>
        </w:rPr>
        <w:t>Archaeological and Anthropological Sciences</w:t>
      </w:r>
      <w:r w:rsidRPr="00DE2D12">
        <w:t xml:space="preserve"> 14 (4). doi: 10.1007/s12520-022-01533-2.</w:t>
      </w:r>
      <w:bookmarkEnd w:id="19"/>
    </w:p>
    <w:p w14:paraId="3573C9F8" w14:textId="77777777" w:rsidR="00DE2D12" w:rsidRPr="00DE2D12" w:rsidRDefault="00DE2D12" w:rsidP="00DE2D12">
      <w:pPr>
        <w:pStyle w:val="EndNoteBibliography"/>
        <w:spacing w:after="0"/>
        <w:ind w:left="720" w:hanging="720"/>
      </w:pPr>
      <w:bookmarkStart w:id="20" w:name="_ENREF_20"/>
      <w:r w:rsidRPr="00DE2D12">
        <w:t xml:space="preserve">Dibble, Harold L, Vera Aldeias, Esteban Alvarez-Fernandez, Bonnie AB Blackwell, Emily Hallett-Desguez, Zenobia Jacobs, Paul Goldberg, Sam C Lin, André Morala, and Michael C Meyer. 2012. "New excavations at the site of Contrebandiers Cave, Morocco."  </w:t>
      </w:r>
      <w:r w:rsidRPr="00DE2D12">
        <w:rPr>
          <w:i/>
        </w:rPr>
        <w:t>PaleoAnthropology</w:t>
      </w:r>
      <w:r w:rsidRPr="00DE2D12">
        <w:t xml:space="preserve"> 2012:145-201.</w:t>
      </w:r>
      <w:bookmarkEnd w:id="20"/>
    </w:p>
    <w:p w14:paraId="1BF4E54E" w14:textId="77777777" w:rsidR="00DE2D12" w:rsidRPr="00DE2D12" w:rsidRDefault="00DE2D12" w:rsidP="00DE2D12">
      <w:pPr>
        <w:pStyle w:val="EndNoteBibliography"/>
        <w:spacing w:after="0"/>
        <w:ind w:left="720" w:hanging="720"/>
      </w:pPr>
      <w:bookmarkStart w:id="21" w:name="_ENREF_21"/>
      <w:r w:rsidRPr="00DE2D12">
        <w:t xml:space="preserve">Dibble, Harold L., Utsav A. Schurmans, Radu P. Iovita, and Michael V. McLaughlin. 2005. "The Measurement and Interpretation of Cortex in Lithic Assemblages."  </w:t>
      </w:r>
      <w:r w:rsidRPr="00DE2D12">
        <w:rPr>
          <w:i/>
        </w:rPr>
        <w:t>American Antiquity</w:t>
      </w:r>
      <w:r w:rsidRPr="00DE2D12">
        <w:t xml:space="preserve"> 70 (3):545-560. doi: 10.2307/40035313.</w:t>
      </w:r>
      <w:bookmarkEnd w:id="21"/>
    </w:p>
    <w:p w14:paraId="3748D00E" w14:textId="77777777" w:rsidR="00DE2D12" w:rsidRPr="00DE2D12" w:rsidRDefault="00DE2D12" w:rsidP="00DE2D12">
      <w:pPr>
        <w:pStyle w:val="EndNoteBibliography"/>
        <w:spacing w:after="0"/>
        <w:ind w:left="720" w:hanging="720"/>
      </w:pPr>
      <w:bookmarkStart w:id="22" w:name="_ENREF_22"/>
      <w:r w:rsidRPr="00DE2D12">
        <w:t xml:space="preserve">Ditchfield, Kane. 2016. "An experimental approach to distinguishing different stone artefact transport patterns from debitage assemblages."  </w:t>
      </w:r>
      <w:r w:rsidRPr="00DE2D12">
        <w:rPr>
          <w:i/>
        </w:rPr>
        <w:t>Journal of Archaeological Science</w:t>
      </w:r>
      <w:r w:rsidRPr="00DE2D12">
        <w:t xml:space="preserve"> 65:44-56. doi: 10.1016/j.jas.2015.10.012.</w:t>
      </w:r>
      <w:bookmarkEnd w:id="22"/>
    </w:p>
    <w:p w14:paraId="490FF05B" w14:textId="77777777" w:rsidR="00DE2D12" w:rsidRPr="00DE2D12" w:rsidRDefault="00DE2D12" w:rsidP="00DE2D12">
      <w:pPr>
        <w:pStyle w:val="EndNoteBibliography"/>
        <w:spacing w:after="0"/>
        <w:ind w:left="720" w:hanging="720"/>
      </w:pPr>
      <w:bookmarkStart w:id="23" w:name="_ENREF_23"/>
      <w:r w:rsidRPr="00DE2D12">
        <w:t xml:space="preserve">Ditchfield, Kane, and Wendy Reynen. 2022. "Extracting new information from old stones: An analysis of three quarries in the semi-arid Pilbara region, northwest Australia."  </w:t>
      </w:r>
      <w:r w:rsidRPr="00DE2D12">
        <w:rPr>
          <w:i/>
        </w:rPr>
        <w:t>Australian Archaeology</w:t>
      </w:r>
      <w:r w:rsidRPr="00DE2D12">
        <w:t xml:space="preserve"> 88 (3):282-298. doi: 10.1080/03122417.2022.2098552.</w:t>
      </w:r>
      <w:bookmarkEnd w:id="23"/>
    </w:p>
    <w:p w14:paraId="5C7FD189" w14:textId="77777777" w:rsidR="00DE2D12" w:rsidRPr="00DE2D12" w:rsidRDefault="00DE2D12" w:rsidP="00DE2D12">
      <w:pPr>
        <w:pStyle w:val="EndNoteBibliography"/>
        <w:spacing w:after="0"/>
        <w:ind w:left="720" w:hanging="720"/>
      </w:pPr>
      <w:bookmarkStart w:id="24" w:name="_ENREF_24"/>
      <w:r w:rsidRPr="00DE2D12">
        <w:t xml:space="preserve">Douglass, Matthew, Benjamin Davies, David R. Braun, J. Tyler Faith, Mitchell Power, and Jonathan Reeves. 2021. "Deriving original nodule size of lithic reduction sets from cortical curvature: An application to monitor stone artifact transport from bipolar reduction."  </w:t>
      </w:r>
      <w:r w:rsidRPr="00DE2D12">
        <w:rPr>
          <w:i/>
        </w:rPr>
        <w:t>Journal of Archaeological Science: Reports</w:t>
      </w:r>
      <w:r w:rsidRPr="00DE2D12">
        <w:t xml:space="preserve"> 35. doi: 10.1016/j.jasrep.2020.102671.</w:t>
      </w:r>
      <w:bookmarkEnd w:id="24"/>
    </w:p>
    <w:p w14:paraId="52F4A801" w14:textId="77777777" w:rsidR="00DE2D12" w:rsidRPr="00DE2D12" w:rsidRDefault="00DE2D12" w:rsidP="00DE2D12">
      <w:pPr>
        <w:pStyle w:val="EndNoteBibliography"/>
        <w:spacing w:after="0"/>
        <w:ind w:left="720" w:hanging="720"/>
      </w:pPr>
      <w:bookmarkStart w:id="25" w:name="_ENREF_25"/>
      <w:r w:rsidRPr="00DE2D12">
        <w:t xml:space="preserve">Douglass, Matthew J., and Simon J. Holdaway. 2011. "Changing Perspectives in Australian Archaeology, part IV. Quantifying stone raw material size distributions: </w:t>
      </w:r>
      <w:r w:rsidRPr="00DE2D12">
        <w:lastRenderedPageBreak/>
        <w:t xml:space="preserve">investigating cortex proportions in lithic assemblages from western New South Wales." In </w:t>
      </w:r>
      <w:r w:rsidRPr="00DE2D12">
        <w:rPr>
          <w:i/>
        </w:rPr>
        <w:t>Technical Reports of the Australian Museum, Online</w:t>
      </w:r>
      <w:r w:rsidRPr="00DE2D12">
        <w:t>, 45-57.</w:t>
      </w:r>
      <w:bookmarkEnd w:id="25"/>
    </w:p>
    <w:p w14:paraId="78F98DDD" w14:textId="77777777" w:rsidR="00DE2D12" w:rsidRPr="00DE2D12" w:rsidRDefault="00DE2D12" w:rsidP="00DE2D12">
      <w:pPr>
        <w:pStyle w:val="EndNoteBibliography"/>
        <w:spacing w:after="0"/>
        <w:ind w:left="720" w:hanging="720"/>
      </w:pPr>
      <w:bookmarkStart w:id="26" w:name="_ENREF_26"/>
      <w:r w:rsidRPr="00DE2D12">
        <w:t xml:space="preserve">Dryden, Ian L., and Kanti V. Mardia. 1993. "Multivariate Shape Analysis."  </w:t>
      </w:r>
      <w:r w:rsidRPr="00DE2D12">
        <w:rPr>
          <w:i/>
        </w:rPr>
        <w:t>Sankhya: The Indian Journal of Statistics, Series A</w:t>
      </w:r>
      <w:r w:rsidRPr="00DE2D12">
        <w:t xml:space="preserve"> Special Volume 55, Series A, Pt. 3:460-480.</w:t>
      </w:r>
      <w:bookmarkEnd w:id="26"/>
    </w:p>
    <w:p w14:paraId="3E60338A" w14:textId="77777777" w:rsidR="00DE2D12" w:rsidRPr="00DE2D12" w:rsidRDefault="00DE2D12" w:rsidP="00DE2D12">
      <w:pPr>
        <w:pStyle w:val="EndNoteBibliography"/>
        <w:spacing w:after="0"/>
        <w:ind w:left="720" w:hanging="720"/>
      </w:pPr>
      <w:bookmarkStart w:id="27" w:name="_ENREF_27"/>
      <w:r w:rsidRPr="00DE2D12">
        <w:t xml:space="preserve">Dryden, Ian L., and Kanti V. Mardia. 1998. </w:t>
      </w:r>
      <w:r w:rsidRPr="00DE2D12">
        <w:rPr>
          <w:i/>
        </w:rPr>
        <w:t>Statistical Shape Analysis</w:t>
      </w:r>
      <w:r w:rsidRPr="00DE2D12">
        <w:t>. Chichester: Wiley.</w:t>
      </w:r>
      <w:bookmarkEnd w:id="27"/>
    </w:p>
    <w:p w14:paraId="79F54E7A" w14:textId="77777777" w:rsidR="00DE2D12" w:rsidRPr="00DE2D12" w:rsidRDefault="00DE2D12" w:rsidP="00DE2D12">
      <w:pPr>
        <w:pStyle w:val="EndNoteBibliography"/>
        <w:spacing w:after="0"/>
        <w:ind w:left="720" w:hanging="720"/>
      </w:pPr>
      <w:bookmarkStart w:id="28" w:name="_ENREF_28"/>
      <w:r w:rsidRPr="00DE2D12">
        <w:t xml:space="preserve">Eren, Metin I., Stephen J. Lycett, Christopher I. Roos, and C. Garth Sampson. 2011. "Toolstone constraints on knapping skill: Levallois reduction with two different raw materials."  </w:t>
      </w:r>
      <w:r w:rsidRPr="00DE2D12">
        <w:rPr>
          <w:i/>
        </w:rPr>
        <w:t>Journal of Archaeological Science</w:t>
      </w:r>
      <w:r w:rsidRPr="00DE2D12">
        <w:t xml:space="preserve"> 38 (10):2731-2739. doi: 10.1016/j.jas.2011.06.011.</w:t>
      </w:r>
      <w:bookmarkEnd w:id="28"/>
    </w:p>
    <w:p w14:paraId="6A3F1C73" w14:textId="77777777" w:rsidR="00DE2D12" w:rsidRPr="00DE2D12" w:rsidRDefault="00DE2D12" w:rsidP="00DE2D12">
      <w:pPr>
        <w:pStyle w:val="EndNoteBibliography"/>
        <w:spacing w:after="0"/>
        <w:ind w:left="720" w:hanging="720"/>
      </w:pPr>
      <w:bookmarkStart w:id="29" w:name="_ENREF_29"/>
      <w:r w:rsidRPr="00DE2D12">
        <w:t xml:space="preserve">Eren, Metin I., Christopher I. Roos, Brett A. Story, Noreen von Cramon-Taubadel, and Stephen J. Lycett. 2014. "The Role of Raw Material Differences in Stone Tool Shape Variation: An Experimental Assessment."  </w:t>
      </w:r>
      <w:r w:rsidRPr="00DE2D12">
        <w:rPr>
          <w:i/>
        </w:rPr>
        <w:t>Journal of Archaeological Science</w:t>
      </w:r>
      <w:r w:rsidRPr="00DE2D12">
        <w:t xml:space="preserve"> 49:472-487. doi: 10.1016/j.jas.2014.05.034.</w:t>
      </w:r>
      <w:bookmarkEnd w:id="29"/>
    </w:p>
    <w:p w14:paraId="6244DF69" w14:textId="77777777" w:rsidR="00DE2D12" w:rsidRPr="00DE2D12" w:rsidRDefault="00DE2D12" w:rsidP="00DE2D12">
      <w:pPr>
        <w:pStyle w:val="EndNoteBibliography"/>
        <w:spacing w:after="0"/>
        <w:ind w:left="720" w:hanging="720"/>
      </w:pPr>
      <w:bookmarkStart w:id="30" w:name="_ENREF_30"/>
      <w:r w:rsidRPr="00DE2D12">
        <w:t xml:space="preserve">Fields, Ross C., and Eloise F. Gadus. 2012. "The Pine Tree Mound Site and the Archeology of the Nadaco Caddo."  </w:t>
      </w:r>
      <w:r w:rsidRPr="00DE2D12">
        <w:rPr>
          <w:i/>
        </w:rPr>
        <w:t>Bulletin of the Texas Archeological Society</w:t>
      </w:r>
      <w:r w:rsidRPr="00DE2D12">
        <w:t xml:space="preserve"> 83:23-80.</w:t>
      </w:r>
      <w:bookmarkEnd w:id="30"/>
    </w:p>
    <w:p w14:paraId="07CF0708" w14:textId="77777777" w:rsidR="00DE2D12" w:rsidRPr="00DE2D12" w:rsidRDefault="00DE2D12" w:rsidP="00DE2D12">
      <w:pPr>
        <w:pStyle w:val="EndNoteBibliography"/>
        <w:spacing w:after="0"/>
        <w:ind w:left="720" w:hanging="720"/>
      </w:pPr>
      <w:bookmarkStart w:id="31" w:name="_ENREF_31"/>
      <w:r w:rsidRPr="00DE2D12">
        <w:t xml:space="preserve">Finkel, Meir, and Avi Gopher. 2018. "Size Matters: The Role of Nodule Size in Assessing Lithic Transportation—The Case of the Mount Reihan Flint Extraction and Axe/Adze Workshop, Dishon Basin, Eastern Galilee, Israel."  </w:t>
      </w:r>
      <w:r w:rsidRPr="00DE2D12">
        <w:rPr>
          <w:i/>
        </w:rPr>
        <w:t>Lithic Technology</w:t>
      </w:r>
      <w:r w:rsidRPr="00DE2D12">
        <w:t xml:space="preserve"> 43 (3):186-200. doi: 10.1080/01977261.2018.1484604.</w:t>
      </w:r>
      <w:bookmarkEnd w:id="31"/>
    </w:p>
    <w:p w14:paraId="5AC62944" w14:textId="77777777" w:rsidR="00DE2D12" w:rsidRPr="00DE2D12" w:rsidRDefault="00DE2D12" w:rsidP="00DE2D12">
      <w:pPr>
        <w:pStyle w:val="EndNoteBibliography"/>
        <w:spacing w:after="0"/>
        <w:ind w:left="720" w:hanging="720"/>
      </w:pPr>
      <w:bookmarkStart w:id="32" w:name="_ENREF_32"/>
      <w:r w:rsidRPr="00DE2D12">
        <w:t xml:space="preserve">Frankel, David. 1994. "Color Variation on Prehistoric Cypriot Red Polished Pottery."  </w:t>
      </w:r>
      <w:r w:rsidRPr="00DE2D12">
        <w:rPr>
          <w:i/>
        </w:rPr>
        <w:t>Journal of Field Archaeology</w:t>
      </w:r>
      <w:r w:rsidRPr="00DE2D12">
        <w:t xml:space="preserve"> 21 (2):205-219. doi: 10.1179/009346994791547634.</w:t>
      </w:r>
      <w:bookmarkEnd w:id="32"/>
    </w:p>
    <w:p w14:paraId="7797C13A" w14:textId="77777777" w:rsidR="00DE2D12" w:rsidRPr="00DE2D12" w:rsidRDefault="00DE2D12" w:rsidP="00DE2D12">
      <w:pPr>
        <w:pStyle w:val="EndNoteBibliography"/>
        <w:spacing w:after="0"/>
        <w:ind w:left="720" w:hanging="720"/>
      </w:pPr>
      <w:bookmarkStart w:id="33" w:name="_ENREF_33"/>
      <w:r w:rsidRPr="00DE2D12">
        <w:t>Frederick, Charles D., Michael D. Glasscock, Hector Neff, and Christopher M. Stevenson. 1994. Evaluation of chert patination as a dating technique: A case study from Fort Hood, Texas. Fort Hood: United States Army Fort Hood, Archeological Resource Management Series, Research Report No. 32.</w:t>
      </w:r>
      <w:bookmarkEnd w:id="33"/>
    </w:p>
    <w:p w14:paraId="6A40080D" w14:textId="77777777" w:rsidR="00DE2D12" w:rsidRPr="00DE2D12" w:rsidRDefault="00DE2D12" w:rsidP="00DE2D12">
      <w:pPr>
        <w:pStyle w:val="EndNoteBibliography"/>
        <w:spacing w:after="0"/>
        <w:ind w:left="720" w:hanging="720"/>
      </w:pPr>
      <w:bookmarkStart w:id="34" w:name="_ENREF_34"/>
      <w:r w:rsidRPr="00DE2D12">
        <w:t xml:space="preserve">Gadus, Eloise F. 2013. "Twisted Serpents and Fierce Birds: Structural Variation in Caddo Engraved Ceramic Bottle Motifs."  </w:t>
      </w:r>
      <w:r w:rsidRPr="00DE2D12">
        <w:rPr>
          <w:i/>
        </w:rPr>
        <w:t>Bulletin of the Texas Archeological Society</w:t>
      </w:r>
      <w:r w:rsidRPr="00DE2D12">
        <w:t xml:space="preserve"> 84:215-247.</w:t>
      </w:r>
      <w:bookmarkEnd w:id="34"/>
    </w:p>
    <w:p w14:paraId="2395D75C" w14:textId="77777777" w:rsidR="00DE2D12" w:rsidRPr="00DE2D12" w:rsidRDefault="00DE2D12" w:rsidP="00DE2D12">
      <w:pPr>
        <w:pStyle w:val="EndNoteBibliography"/>
        <w:spacing w:after="0"/>
        <w:ind w:left="720" w:hanging="720"/>
      </w:pPr>
      <w:bookmarkStart w:id="35" w:name="_ENREF_35"/>
      <w:r w:rsidRPr="00DE2D12">
        <w:t>Gadus, Eloise F., Ross C. Fields, and Karl W. Kibler. 2006. Data Recovery Excavations at the J. B. White Site (41MM341), Milam County, Texas. Austin: Prewitt and Associates, Inc. and Archeological Studies Program, Environmental Affairs Division, Texas Department of Transportation.</w:t>
      </w:r>
      <w:bookmarkEnd w:id="35"/>
    </w:p>
    <w:p w14:paraId="60850B73" w14:textId="77777777" w:rsidR="00DE2D12" w:rsidRPr="00DE2D12" w:rsidRDefault="00DE2D12" w:rsidP="00DE2D12">
      <w:pPr>
        <w:pStyle w:val="EndNoteBibliography"/>
        <w:spacing w:after="0"/>
        <w:ind w:left="720" w:hanging="720"/>
      </w:pPr>
      <w:bookmarkStart w:id="36" w:name="_ENREF_36"/>
      <w:r w:rsidRPr="00DE2D12">
        <w:t xml:space="preserve">Gandrud, Christopher. 2014. </w:t>
      </w:r>
      <w:r w:rsidRPr="00DE2D12">
        <w:rPr>
          <w:i/>
        </w:rPr>
        <w:t>Reproducible Research with R and RStudio</w:t>
      </w:r>
      <w:r w:rsidRPr="00DE2D12">
        <w:t xml:space="preserve">, </w:t>
      </w:r>
      <w:r w:rsidRPr="00DE2D12">
        <w:rPr>
          <w:i/>
        </w:rPr>
        <w:t>The R Series</w:t>
      </w:r>
      <w:r w:rsidRPr="00DE2D12">
        <w:t>. London: CRC Press.</w:t>
      </w:r>
      <w:bookmarkEnd w:id="36"/>
    </w:p>
    <w:p w14:paraId="04622E8A" w14:textId="77777777" w:rsidR="00DE2D12" w:rsidRPr="00DE2D12" w:rsidRDefault="00DE2D12" w:rsidP="00DE2D12">
      <w:pPr>
        <w:pStyle w:val="EndNoteBibliography"/>
        <w:spacing w:after="0"/>
        <w:ind w:left="720" w:hanging="720"/>
      </w:pPr>
      <w:bookmarkStart w:id="37" w:name="_ENREF_37"/>
      <w:r w:rsidRPr="00DE2D12">
        <w:t xml:space="preserve">Gonzalez, Juan L., James R. Hinthorne, Russell K. Skowronek, Thomas Eubanks, and Don Kumpe. 2014. "Characteristics and Genesis of El Sauz Chert, an Important Prehistoric Lithic Resource in South Texas."  </w:t>
      </w:r>
      <w:r w:rsidRPr="00DE2D12">
        <w:rPr>
          <w:i/>
        </w:rPr>
        <w:t>Lithic Technology</w:t>
      </w:r>
      <w:r w:rsidRPr="00DE2D12">
        <w:t xml:space="preserve"> 39 (3):151-161. doi: 10.1179/2051618514y.0000000002.</w:t>
      </w:r>
      <w:bookmarkEnd w:id="37"/>
    </w:p>
    <w:p w14:paraId="517976B8" w14:textId="77777777" w:rsidR="00DE2D12" w:rsidRPr="00DE2D12" w:rsidRDefault="00DE2D12" w:rsidP="00DE2D12">
      <w:pPr>
        <w:pStyle w:val="EndNoteBibliography"/>
        <w:spacing w:after="0"/>
        <w:ind w:left="720" w:hanging="720"/>
      </w:pPr>
      <w:bookmarkStart w:id="38" w:name="_ENREF_38"/>
      <w:r w:rsidRPr="00DE2D12">
        <w:t xml:space="preserve">Goodall, Colin. 1991. "Procrustes Methods in the Statistical Analysis of Shape."  </w:t>
      </w:r>
      <w:r w:rsidRPr="00DE2D12">
        <w:rPr>
          <w:i/>
        </w:rPr>
        <w:t>Journal of the Royal Statistical Society: Series B (Methodological)</w:t>
      </w:r>
      <w:r w:rsidRPr="00DE2D12">
        <w:t xml:space="preserve"> 53 (2):285-321. doi: 10.1111/j.2517-6161.1991.tb01825.x.</w:t>
      </w:r>
      <w:bookmarkEnd w:id="38"/>
    </w:p>
    <w:p w14:paraId="49EE4C06" w14:textId="77777777" w:rsidR="00DE2D12" w:rsidRPr="00DE2D12" w:rsidRDefault="00DE2D12" w:rsidP="00DE2D12">
      <w:pPr>
        <w:pStyle w:val="EndNoteBibliography"/>
        <w:spacing w:after="0"/>
        <w:ind w:left="720" w:hanging="720"/>
      </w:pPr>
      <w:bookmarkStart w:id="39" w:name="_ENREF_39"/>
      <w:r w:rsidRPr="00DE2D12">
        <w:lastRenderedPageBreak/>
        <w:t xml:space="preserve">Goodman, Mary Ellen. 1944. "The Physical Properties of Stone Tool Materials."  </w:t>
      </w:r>
      <w:r w:rsidRPr="00DE2D12">
        <w:rPr>
          <w:i/>
        </w:rPr>
        <w:t>American Antiquity</w:t>
      </w:r>
      <w:r w:rsidRPr="00DE2D12">
        <w:t xml:space="preserve"> 9 (4):415-433.</w:t>
      </w:r>
      <w:bookmarkEnd w:id="39"/>
    </w:p>
    <w:p w14:paraId="2746630D" w14:textId="0575CB8B" w:rsidR="00DE2D12" w:rsidRPr="00DE2D12" w:rsidRDefault="00DE2D12" w:rsidP="00DE2D12">
      <w:pPr>
        <w:pStyle w:val="EndNoteBibliography"/>
        <w:spacing w:after="0"/>
        <w:ind w:left="720" w:hanging="720"/>
      </w:pPr>
      <w:bookmarkStart w:id="40" w:name="_ENREF_40"/>
      <w:r w:rsidRPr="00DE2D12">
        <w:t xml:space="preserve">Gower, John C. 1975. "Generalized Procrustes Analysis."  </w:t>
      </w:r>
      <w:r w:rsidRPr="00DE2D12">
        <w:rPr>
          <w:i/>
        </w:rPr>
        <w:t>Psychometrika</w:t>
      </w:r>
      <w:r w:rsidRPr="00DE2D12">
        <w:t xml:space="preserve"> 40 (1):33-51. doi: </w:t>
      </w:r>
      <w:hyperlink r:id="rId22" w:history="1">
        <w:r w:rsidRPr="00DE2D12">
          <w:rPr>
            <w:rStyle w:val="Hyperlink"/>
          </w:rPr>
          <w:t>https://doi.org/10.1007/BF02291478</w:t>
        </w:r>
      </w:hyperlink>
      <w:r w:rsidRPr="00DE2D12">
        <w:t>.</w:t>
      </w:r>
      <w:bookmarkEnd w:id="40"/>
    </w:p>
    <w:p w14:paraId="365844EA" w14:textId="77777777" w:rsidR="00DE2D12" w:rsidRPr="00DE2D12" w:rsidRDefault="00DE2D12" w:rsidP="00DE2D12">
      <w:pPr>
        <w:pStyle w:val="EndNoteBibliography"/>
        <w:spacing w:after="0"/>
        <w:ind w:left="720" w:hanging="720"/>
      </w:pPr>
      <w:bookmarkStart w:id="41" w:name="_ENREF_41"/>
      <w:r w:rsidRPr="00DE2D12">
        <w:t xml:space="preserve">Gray, Charles T., and Ben Marwick. 2019. "Truth, Proof, and Reproducibility: There’s No Counter-Attack for the Codeless." In </w:t>
      </w:r>
      <w:r w:rsidRPr="00DE2D12">
        <w:rPr>
          <w:i/>
        </w:rPr>
        <w:t>Statistics and Data Science</w:t>
      </w:r>
      <w:r w:rsidRPr="00DE2D12">
        <w:t>, 111-129.</w:t>
      </w:r>
      <w:bookmarkEnd w:id="41"/>
    </w:p>
    <w:p w14:paraId="284BCE18" w14:textId="77777777" w:rsidR="00DE2D12" w:rsidRPr="00DE2D12" w:rsidRDefault="00DE2D12" w:rsidP="00DE2D12">
      <w:pPr>
        <w:pStyle w:val="EndNoteBibliography"/>
        <w:spacing w:after="0"/>
        <w:ind w:left="720" w:hanging="720"/>
      </w:pPr>
      <w:bookmarkStart w:id="42" w:name="_ENREF_42"/>
      <w:r w:rsidRPr="00DE2D12">
        <w:t xml:space="preserve">Gunz, Philipp, Philipp Mitteroecker, and Fred L. Bookstein. 2005. "Semilandmarks in Three Dimensions." In </w:t>
      </w:r>
      <w:r w:rsidRPr="00DE2D12">
        <w:rPr>
          <w:i/>
        </w:rPr>
        <w:t>Modern Morphometrics in Physical Anthropology</w:t>
      </w:r>
      <w:r w:rsidRPr="00DE2D12">
        <w:t>, edited by D. E. Slice, 73-98. New York: Plenum Publishers.</w:t>
      </w:r>
      <w:bookmarkEnd w:id="42"/>
    </w:p>
    <w:p w14:paraId="6A51B69A" w14:textId="77777777" w:rsidR="00DE2D12" w:rsidRPr="00DE2D12" w:rsidRDefault="00DE2D12" w:rsidP="00DE2D12">
      <w:pPr>
        <w:pStyle w:val="EndNoteBibliography"/>
        <w:spacing w:after="0"/>
        <w:ind w:left="720" w:hanging="720"/>
      </w:pPr>
      <w:bookmarkStart w:id="43" w:name="_ENREF_43"/>
      <w:r w:rsidRPr="00DE2D12">
        <w:t xml:space="preserve">Hall, Grant D. 1994. "The Cunningham-Gray Collection from Austin County, Texas."  </w:t>
      </w:r>
      <w:r w:rsidRPr="00DE2D12">
        <w:rPr>
          <w:i/>
        </w:rPr>
        <w:t>Bulletin of the Texas Archeological Society</w:t>
      </w:r>
      <w:r w:rsidRPr="00DE2D12">
        <w:t xml:space="preserve"> 62:87-104.</w:t>
      </w:r>
      <w:bookmarkEnd w:id="43"/>
    </w:p>
    <w:p w14:paraId="0DCB74E3" w14:textId="77777777" w:rsidR="00DE2D12" w:rsidRPr="00DE2D12" w:rsidRDefault="00DE2D12" w:rsidP="00DE2D12">
      <w:pPr>
        <w:pStyle w:val="EndNoteBibliography"/>
        <w:spacing w:after="0"/>
        <w:ind w:left="720" w:hanging="720"/>
      </w:pPr>
      <w:bookmarkStart w:id="44" w:name="_ENREF_44"/>
      <w:r w:rsidRPr="00DE2D12">
        <w:t>Hillsman, Matthew J. 1992. "Evaluation of visible and ultraviolet-excited attributes of some Texas and macroscopically similar New Mexico cherts." MA, Department of Anthropology, Eastern New Mexico University.</w:t>
      </w:r>
      <w:bookmarkEnd w:id="44"/>
    </w:p>
    <w:p w14:paraId="0E386FEA" w14:textId="77777777" w:rsidR="00DE2D12" w:rsidRPr="00DE2D12" w:rsidRDefault="00DE2D12" w:rsidP="00DE2D12">
      <w:pPr>
        <w:pStyle w:val="EndNoteBibliography"/>
        <w:spacing w:after="0"/>
        <w:ind w:left="720" w:hanging="720"/>
      </w:pPr>
      <w:bookmarkStart w:id="45" w:name="_ENREF_45"/>
      <w:r w:rsidRPr="00DE2D12">
        <w:t xml:space="preserve">Hofman, Jack L. 1990. "Salt Creek, Recent Evidence from the Eastern Folsom Margin in Central Oklahoma."  </w:t>
      </w:r>
      <w:r w:rsidRPr="00DE2D12">
        <w:rPr>
          <w:i/>
        </w:rPr>
        <w:t>Plains Anthropologist</w:t>
      </w:r>
      <w:r w:rsidRPr="00DE2D12">
        <w:t xml:space="preserve"> 35 (132):367-374. doi: 10.1080/2052546.1990.11909577.</w:t>
      </w:r>
      <w:bookmarkEnd w:id="45"/>
    </w:p>
    <w:p w14:paraId="373888B4" w14:textId="77777777" w:rsidR="00DE2D12" w:rsidRPr="00DE2D12" w:rsidRDefault="00DE2D12" w:rsidP="00DE2D12">
      <w:pPr>
        <w:pStyle w:val="EndNoteBibliography"/>
        <w:spacing w:after="0"/>
        <w:ind w:left="720" w:hanging="720"/>
      </w:pPr>
      <w:bookmarkStart w:id="46" w:name="_ENREF_46"/>
      <w:r w:rsidRPr="00DE2D12">
        <w:t xml:space="preserve">Hofman, Jack L., Lawrence C. Todd, and Michael B. Collins. 1991. "Identification of Central Texas Edwards Chert at the Folsom and Lindenmeier Sites."  </w:t>
      </w:r>
      <w:r w:rsidRPr="00DE2D12">
        <w:rPr>
          <w:i/>
        </w:rPr>
        <w:t>Plains Anthropologist</w:t>
      </w:r>
      <w:r w:rsidRPr="00DE2D12">
        <w:t xml:space="preserve"> 36 (137):297-308. doi: 10.1080/2052546.1991.11909647.</w:t>
      </w:r>
      <w:bookmarkEnd w:id="46"/>
    </w:p>
    <w:p w14:paraId="1FB6F102" w14:textId="77777777" w:rsidR="00DE2D12" w:rsidRPr="00DE2D12" w:rsidRDefault="00DE2D12" w:rsidP="00DE2D12">
      <w:pPr>
        <w:pStyle w:val="EndNoteBibliography"/>
        <w:spacing w:after="0"/>
        <w:ind w:left="720" w:hanging="720"/>
      </w:pPr>
      <w:bookmarkStart w:id="47" w:name="_ENREF_47"/>
      <w:r w:rsidRPr="00DE2D12">
        <w:t xml:space="preserve">Howard, James H. 1955. "Pan-Indian Culture of Oklahoma."  </w:t>
      </w:r>
      <w:r w:rsidRPr="00DE2D12">
        <w:rPr>
          <w:i/>
        </w:rPr>
        <w:t>The Scientific Monthly</w:t>
      </w:r>
      <w:r w:rsidRPr="00DE2D12">
        <w:t xml:space="preserve"> 81 (5):215-220.</w:t>
      </w:r>
      <w:bookmarkEnd w:id="47"/>
    </w:p>
    <w:p w14:paraId="2B9B4E9F" w14:textId="77777777" w:rsidR="00DE2D12" w:rsidRPr="00DE2D12" w:rsidRDefault="00DE2D12" w:rsidP="00DE2D12">
      <w:pPr>
        <w:pStyle w:val="EndNoteBibliography"/>
        <w:spacing w:after="0"/>
        <w:ind w:left="720" w:hanging="720"/>
      </w:pPr>
      <w:bookmarkStart w:id="48" w:name="_ENREF_48"/>
      <w:r w:rsidRPr="00DE2D12">
        <w:t xml:space="preserve">Hurst, Stance, Eileen Johnson, Vance T. Holliday, and Sophie Butler. 2014. "Playa Archaeology on the Southern High Plains of Texas: A Spatial Analysis of Hunter-Gatherer Occupations at Tahoka-Walker (41LY53)."  </w:t>
      </w:r>
      <w:r w:rsidRPr="00DE2D12">
        <w:rPr>
          <w:i/>
        </w:rPr>
        <w:t>Plains Anthropologist</w:t>
      </w:r>
      <w:r w:rsidRPr="00DE2D12">
        <w:t xml:space="preserve"> 55 (215):195-214. doi: 10.1179/pan.2010.018.</w:t>
      </w:r>
      <w:bookmarkEnd w:id="48"/>
    </w:p>
    <w:p w14:paraId="11631D46" w14:textId="77777777" w:rsidR="00DE2D12" w:rsidRPr="00DE2D12" w:rsidRDefault="00DE2D12" w:rsidP="00DE2D12">
      <w:pPr>
        <w:pStyle w:val="EndNoteBibliography"/>
        <w:spacing w:after="0"/>
        <w:ind w:left="720" w:hanging="720"/>
      </w:pPr>
      <w:bookmarkStart w:id="49" w:name="_ENREF_49"/>
      <w:r w:rsidRPr="00DE2D12">
        <w:t xml:space="preserve">Ivanovaitė, Livija, Kamil Serwatka, Christian Steven Hoggard, Florian Sauer, and Felix Riede. 2019. "All these Fantastic Cultures? Research History and Regionalization in the Late Palaeolithic Tanged Point Cultures of Eastern Europe."  </w:t>
      </w:r>
      <w:r w:rsidRPr="00DE2D12">
        <w:rPr>
          <w:i/>
        </w:rPr>
        <w:t>European Journal of Archaeology</w:t>
      </w:r>
      <w:r w:rsidRPr="00DE2D12">
        <w:t xml:space="preserve"> 23 (2):162-185. doi: 10.1017/eaa.2019.59.</w:t>
      </w:r>
      <w:bookmarkEnd w:id="49"/>
    </w:p>
    <w:p w14:paraId="5DD325BC" w14:textId="77777777" w:rsidR="00DE2D12" w:rsidRPr="00DE2D12" w:rsidRDefault="00DE2D12" w:rsidP="00DE2D12">
      <w:pPr>
        <w:pStyle w:val="EndNoteBibliography"/>
        <w:spacing w:after="0"/>
        <w:ind w:left="720" w:hanging="720"/>
      </w:pPr>
      <w:bookmarkStart w:id="50" w:name="_ENREF_50"/>
      <w:r w:rsidRPr="00DE2D12">
        <w:t xml:space="preserve">Jolliffe, Ian T. 2002. </w:t>
      </w:r>
      <w:r w:rsidRPr="00DE2D12">
        <w:rPr>
          <w:i/>
        </w:rPr>
        <w:t>Principal Component Analysis</w:t>
      </w:r>
      <w:r w:rsidRPr="00DE2D12">
        <w:t>. New York: Springer.</w:t>
      </w:r>
      <w:bookmarkEnd w:id="50"/>
    </w:p>
    <w:p w14:paraId="1DA1A3CE" w14:textId="77777777" w:rsidR="00DE2D12" w:rsidRPr="00DE2D12" w:rsidRDefault="00DE2D12" w:rsidP="00DE2D12">
      <w:pPr>
        <w:pStyle w:val="EndNoteBibliography"/>
        <w:spacing w:after="0"/>
        <w:ind w:left="720" w:hanging="720"/>
      </w:pPr>
      <w:bookmarkStart w:id="51" w:name="_ENREF_51"/>
      <w:r w:rsidRPr="00DE2D12">
        <w:t xml:space="preserve">Jones, Peter Rasmussen. 1979. "Effects of Raw Materials on Biface Manufacture."  </w:t>
      </w:r>
      <w:r w:rsidRPr="00DE2D12">
        <w:rPr>
          <w:i/>
        </w:rPr>
        <w:t>Science</w:t>
      </w:r>
      <w:r w:rsidRPr="00DE2D12">
        <w:t xml:space="preserve"> 204 (4395):835-836.</w:t>
      </w:r>
      <w:bookmarkEnd w:id="51"/>
    </w:p>
    <w:p w14:paraId="008B8AD9" w14:textId="77777777" w:rsidR="00DE2D12" w:rsidRPr="00DE2D12" w:rsidRDefault="00DE2D12" w:rsidP="00DE2D12">
      <w:pPr>
        <w:pStyle w:val="EndNoteBibliography"/>
        <w:spacing w:after="0"/>
        <w:ind w:left="720" w:hanging="720"/>
      </w:pPr>
      <w:bookmarkStart w:id="52" w:name="_ENREF_52"/>
      <w:r w:rsidRPr="00DE2D12">
        <w:t xml:space="preserve">Jones, Peter Rasmussen. 1981. "Experimental implement manufacture and use; a case study from Olduvai Gorge, Tanzania."  </w:t>
      </w:r>
      <w:r w:rsidRPr="00DE2D12">
        <w:rPr>
          <w:i/>
        </w:rPr>
        <w:t>Philosophical Transactions of the Royal Society of London. B, Biological Sciences</w:t>
      </w:r>
      <w:r w:rsidRPr="00DE2D12">
        <w:t xml:space="preserve"> 292 (1057):189-195. doi: 10.1098/rstb.1981.0027.</w:t>
      </w:r>
      <w:bookmarkEnd w:id="52"/>
    </w:p>
    <w:p w14:paraId="170E33FB" w14:textId="77777777" w:rsidR="00DE2D12" w:rsidRPr="00DE2D12" w:rsidRDefault="00DE2D12" w:rsidP="00DE2D12">
      <w:pPr>
        <w:pStyle w:val="EndNoteBibliography"/>
        <w:spacing w:after="0"/>
        <w:ind w:left="720" w:hanging="720"/>
      </w:pPr>
      <w:bookmarkStart w:id="53" w:name="_ENREF_53"/>
      <w:r w:rsidRPr="00DE2D12">
        <w:t xml:space="preserve">Kendall, David G. 1981. "The Statistics of Shape." In </w:t>
      </w:r>
      <w:r w:rsidRPr="00DE2D12">
        <w:rPr>
          <w:i/>
        </w:rPr>
        <w:t>Interpreting Multivariate Data</w:t>
      </w:r>
      <w:r w:rsidRPr="00DE2D12">
        <w:t>, edited by Vic Barnett, 75-80. New York: Wiley.</w:t>
      </w:r>
      <w:bookmarkEnd w:id="53"/>
    </w:p>
    <w:p w14:paraId="59BB84B9" w14:textId="77777777" w:rsidR="00DE2D12" w:rsidRPr="00DE2D12" w:rsidRDefault="00DE2D12" w:rsidP="00DE2D12">
      <w:pPr>
        <w:pStyle w:val="EndNoteBibliography"/>
        <w:spacing w:after="0"/>
        <w:ind w:left="720" w:hanging="720"/>
      </w:pPr>
      <w:bookmarkStart w:id="54" w:name="_ENREF_54"/>
      <w:r w:rsidRPr="00DE2D12">
        <w:t xml:space="preserve">Kendall, David G. 1984. "Shape Manifolds, Procrustean Metrics, and Complex Projective Spaces."  </w:t>
      </w:r>
      <w:r w:rsidRPr="00DE2D12">
        <w:rPr>
          <w:i/>
        </w:rPr>
        <w:t>Bulletin of the London Mathematical Society</w:t>
      </w:r>
      <w:r w:rsidRPr="00DE2D12">
        <w:t xml:space="preserve"> 16 (2):81-121. doi: 10.1112/blms/16.2.81.</w:t>
      </w:r>
      <w:bookmarkEnd w:id="54"/>
    </w:p>
    <w:p w14:paraId="1CCDB780" w14:textId="4B8B8BA0" w:rsidR="00DE2D12" w:rsidRPr="00DE2D12" w:rsidRDefault="00DE2D12" w:rsidP="00DE2D12">
      <w:pPr>
        <w:pStyle w:val="EndNoteBibliography"/>
        <w:spacing w:after="0"/>
        <w:ind w:left="720" w:hanging="720"/>
      </w:pPr>
      <w:bookmarkStart w:id="55" w:name="_ENREF_55"/>
      <w:r w:rsidRPr="00DE2D12">
        <w:lastRenderedPageBreak/>
        <w:t xml:space="preserve">Kent, J. T., and K. V. Mardia. 2001. "Shape, Procrustes Tangent Projections and Bilateral Symmetry."  </w:t>
      </w:r>
      <w:r w:rsidRPr="00DE2D12">
        <w:rPr>
          <w:i/>
        </w:rPr>
        <w:t>Biometrika</w:t>
      </w:r>
      <w:r w:rsidRPr="00DE2D12">
        <w:t xml:space="preserve"> 88 (2):469-485. doi: </w:t>
      </w:r>
      <w:hyperlink r:id="rId23" w:history="1">
        <w:r w:rsidRPr="00DE2D12">
          <w:rPr>
            <w:rStyle w:val="Hyperlink"/>
          </w:rPr>
          <w:t>https://doi.org/10.1093/biomet/88.2.469</w:t>
        </w:r>
      </w:hyperlink>
      <w:r w:rsidRPr="00DE2D12">
        <w:t>.</w:t>
      </w:r>
      <w:bookmarkEnd w:id="55"/>
    </w:p>
    <w:p w14:paraId="3939C412" w14:textId="77777777" w:rsidR="00DE2D12" w:rsidRPr="00DE2D12" w:rsidRDefault="00DE2D12" w:rsidP="00DE2D12">
      <w:pPr>
        <w:pStyle w:val="EndNoteBibliography"/>
        <w:spacing w:after="0"/>
        <w:ind w:left="720" w:hanging="720"/>
      </w:pPr>
      <w:bookmarkStart w:id="56" w:name="_ENREF_56"/>
      <w:r w:rsidRPr="00DE2D12">
        <w:t>Kleinschmidt, Ulrich K. W. 1982. "Review and Analysis of the A. C. Saunders Site, 41AN19, Anderson County, Texas." MA Thesis, Department of Anthropology, The University of Texas.</w:t>
      </w:r>
      <w:bookmarkEnd w:id="56"/>
    </w:p>
    <w:p w14:paraId="2E28A4BD" w14:textId="77777777" w:rsidR="00DE2D12" w:rsidRPr="00DE2D12" w:rsidRDefault="00DE2D12" w:rsidP="00DE2D12">
      <w:pPr>
        <w:pStyle w:val="EndNoteBibliography"/>
        <w:spacing w:after="0"/>
        <w:ind w:left="720" w:hanging="720"/>
      </w:pPr>
      <w:bookmarkStart w:id="57" w:name="_ENREF_57"/>
      <w:r w:rsidRPr="00DE2D12">
        <w:t xml:space="preserve">Kuhn, Steven L. 1995. </w:t>
      </w:r>
      <w:r w:rsidRPr="00DE2D12">
        <w:rPr>
          <w:i/>
        </w:rPr>
        <w:t>Mousterian Lithic Technology: An Ecological Perspective</w:t>
      </w:r>
      <w:r w:rsidRPr="00DE2D12">
        <w:t>. Princeton: Princeton University Press.</w:t>
      </w:r>
      <w:bookmarkEnd w:id="57"/>
    </w:p>
    <w:p w14:paraId="00250D5B" w14:textId="77777777" w:rsidR="00DE2D12" w:rsidRPr="00DE2D12" w:rsidRDefault="00DE2D12" w:rsidP="00DE2D12">
      <w:pPr>
        <w:pStyle w:val="EndNoteBibliography"/>
        <w:spacing w:after="0"/>
        <w:ind w:left="720" w:hanging="720"/>
      </w:pPr>
      <w:bookmarkStart w:id="58" w:name="_ENREF_58"/>
      <w:r w:rsidRPr="00DE2D12">
        <w:t xml:space="preserve">Leek, Jeffrey T., and Roger D. Peng. 2015. "Opinion: Reproducible Research can still be Wrong: Adopting a Prevention Approach."  </w:t>
      </w:r>
      <w:r w:rsidRPr="00DE2D12">
        <w:rPr>
          <w:i/>
        </w:rPr>
        <w:t>Proc Natl Acad Sci U S A</w:t>
      </w:r>
      <w:r w:rsidRPr="00DE2D12">
        <w:t xml:space="preserve"> 112 (6):1645-6. doi: 10.1073/pnas.1421412111.</w:t>
      </w:r>
      <w:bookmarkEnd w:id="58"/>
    </w:p>
    <w:p w14:paraId="6115B1B2" w14:textId="77777777" w:rsidR="00DE2D12" w:rsidRPr="00DE2D12" w:rsidRDefault="00DE2D12" w:rsidP="00DE2D12">
      <w:pPr>
        <w:pStyle w:val="EndNoteBibliography"/>
        <w:spacing w:after="0"/>
        <w:ind w:left="720" w:hanging="720"/>
      </w:pPr>
      <w:bookmarkStart w:id="59" w:name="_ENREF_59"/>
      <w:r w:rsidRPr="00DE2D12">
        <w:t xml:space="preserve">Lin, Sam C., Shannon P. McPherron, and Harold L. Dibble. 2015. "Establishing statistical confidence in Cortex Ratios within and among lithic assemblages: a case study of the Middle Paleolithic of southwestern France."  </w:t>
      </w:r>
      <w:r w:rsidRPr="00DE2D12">
        <w:rPr>
          <w:i/>
        </w:rPr>
        <w:t>Journal of Archaeological Science</w:t>
      </w:r>
      <w:r w:rsidRPr="00DE2D12">
        <w:t xml:space="preserve"> 59:89-109. doi: 10.1016/j.jas.2015.04.004.</w:t>
      </w:r>
      <w:bookmarkEnd w:id="59"/>
    </w:p>
    <w:p w14:paraId="487F8E7E" w14:textId="77777777" w:rsidR="00DE2D12" w:rsidRPr="00DE2D12" w:rsidRDefault="00DE2D12" w:rsidP="00DE2D12">
      <w:pPr>
        <w:pStyle w:val="EndNoteBibliography"/>
        <w:spacing w:after="0"/>
        <w:ind w:left="720" w:hanging="720"/>
      </w:pPr>
      <w:bookmarkStart w:id="60" w:name="_ENREF_60"/>
      <w:r w:rsidRPr="00DE2D12">
        <w:t xml:space="preserve">Marwick, Ben. 2016. "Computational Reproducibility in Archaeological Research: Basic Principles and a Case Study of Their Implementation."  </w:t>
      </w:r>
      <w:r w:rsidRPr="00DE2D12">
        <w:rPr>
          <w:i/>
        </w:rPr>
        <w:t>Journal of Archaeological Method and Theory</w:t>
      </w:r>
      <w:r w:rsidRPr="00DE2D12">
        <w:t xml:space="preserve"> 24 (2):424-450. doi: 10.1007/s10816-015-9272-9.</w:t>
      </w:r>
      <w:bookmarkEnd w:id="60"/>
    </w:p>
    <w:p w14:paraId="1E452ABD" w14:textId="77777777" w:rsidR="00DE2D12" w:rsidRPr="00DE2D12" w:rsidRDefault="00DE2D12" w:rsidP="00DE2D12">
      <w:pPr>
        <w:pStyle w:val="EndNoteBibliography"/>
        <w:spacing w:after="0"/>
        <w:ind w:left="720" w:hanging="720"/>
      </w:pPr>
      <w:bookmarkStart w:id="61" w:name="_ENREF_61"/>
      <w:r w:rsidRPr="00DE2D12">
        <w:t xml:space="preserve">Marwick, Ben, Li-Ying Wang, Ryan Robinson, and Hope Loiselle. 2019. "How to Use Replication Assignments for Teaching Integrity in Empirical Archaeology."  </w:t>
      </w:r>
      <w:r w:rsidRPr="00DE2D12">
        <w:rPr>
          <w:i/>
        </w:rPr>
        <w:t>Advances in Archaeological Practice</w:t>
      </w:r>
      <w:r w:rsidRPr="00DE2D12">
        <w:t xml:space="preserve"> 8 (1):78-86. doi: 10.1017/aap.2019.38.</w:t>
      </w:r>
      <w:bookmarkEnd w:id="61"/>
    </w:p>
    <w:p w14:paraId="4647D548" w14:textId="77777777" w:rsidR="00DE2D12" w:rsidRPr="00DE2D12" w:rsidRDefault="00DE2D12" w:rsidP="00DE2D12">
      <w:pPr>
        <w:pStyle w:val="EndNoteBibliography"/>
        <w:spacing w:after="0"/>
        <w:ind w:left="720" w:hanging="720"/>
      </w:pPr>
      <w:bookmarkStart w:id="62" w:name="_ENREF_62"/>
      <w:r w:rsidRPr="00DE2D12">
        <w:t xml:space="preserve">McGrath, James R., Margaret Beck, and Matthew E. Hill. 2017. "Replicating Red: Analysis of ceramic slip color with CIELAB color data."  </w:t>
      </w:r>
      <w:r w:rsidRPr="00DE2D12">
        <w:rPr>
          <w:i/>
        </w:rPr>
        <w:t>Journal of Archaeological Science: Reports</w:t>
      </w:r>
      <w:r w:rsidRPr="00DE2D12">
        <w:t xml:space="preserve"> 14:432-438. doi: 10.1016/j.jasrep.2017.06.020.</w:t>
      </w:r>
      <w:bookmarkEnd w:id="62"/>
    </w:p>
    <w:p w14:paraId="1765F384" w14:textId="77777777" w:rsidR="00DE2D12" w:rsidRPr="00DE2D12" w:rsidRDefault="00DE2D12" w:rsidP="00DE2D12">
      <w:pPr>
        <w:pStyle w:val="EndNoteBibliography"/>
        <w:spacing w:after="0"/>
        <w:ind w:left="720" w:hanging="720"/>
      </w:pPr>
      <w:bookmarkStart w:id="63" w:name="_ENREF_63"/>
      <w:r w:rsidRPr="00DE2D12">
        <w:t>Miller, D. Shane. 2007. "Site Formation Processes in an Upland Paleoindian Site: The 2005 – 2007 Topper Firebreak Excavations." MA Thesis, Department of Anthropology, The University of Tennessee.</w:t>
      </w:r>
      <w:bookmarkEnd w:id="63"/>
    </w:p>
    <w:p w14:paraId="02A230FA" w14:textId="77777777" w:rsidR="00DE2D12" w:rsidRPr="00DE2D12" w:rsidRDefault="00DE2D12" w:rsidP="00DE2D12">
      <w:pPr>
        <w:pStyle w:val="EndNoteBibliography"/>
        <w:spacing w:after="0"/>
        <w:ind w:left="720" w:hanging="720"/>
      </w:pPr>
      <w:bookmarkStart w:id="64" w:name="_ENREF_64"/>
      <w:r w:rsidRPr="00DE2D12">
        <w:t xml:space="preserve">Munsell, Albert Henry. 1915. </w:t>
      </w:r>
      <w:r w:rsidRPr="00DE2D12">
        <w:rPr>
          <w:i/>
        </w:rPr>
        <w:t>Atlas of the Munsell color system</w:t>
      </w:r>
      <w:r w:rsidRPr="00DE2D12">
        <w:t>: Wadsworth, Howland &amp; Company, Incorporated, Printers.</w:t>
      </w:r>
      <w:bookmarkEnd w:id="64"/>
    </w:p>
    <w:p w14:paraId="010B4D1A" w14:textId="77777777" w:rsidR="00DE2D12" w:rsidRPr="00DE2D12" w:rsidRDefault="00DE2D12" w:rsidP="00DE2D12">
      <w:pPr>
        <w:pStyle w:val="EndNoteBibliography"/>
        <w:spacing w:after="0"/>
        <w:ind w:left="720" w:hanging="720"/>
      </w:pPr>
      <w:bookmarkStart w:id="65" w:name="_ENREF_65"/>
      <w:r w:rsidRPr="00DE2D12">
        <w:t xml:space="preserve">O'Higgins, Paul, and Nicholas Jones. 1998. "Facial growth in Cercocebus torquatus: an application of three-dimensional geometric morphometric techniques to the study of morphological variation."  </w:t>
      </w:r>
      <w:r w:rsidRPr="00DE2D12">
        <w:rPr>
          <w:i/>
        </w:rPr>
        <w:t>J Anat</w:t>
      </w:r>
      <w:r w:rsidRPr="00DE2D12">
        <w:t xml:space="preserve"> 193 ( Pt 2) (2):251-72. doi: 10.1046/j.1469-7580.1998.19320251.x.</w:t>
      </w:r>
      <w:bookmarkEnd w:id="65"/>
    </w:p>
    <w:p w14:paraId="0A714299" w14:textId="77777777" w:rsidR="00DE2D12" w:rsidRPr="00DE2D12" w:rsidRDefault="00DE2D12" w:rsidP="00DE2D12">
      <w:pPr>
        <w:pStyle w:val="EndNoteBibliography"/>
        <w:spacing w:after="0"/>
        <w:ind w:left="720" w:hanging="720"/>
      </w:pPr>
      <w:bookmarkStart w:id="66" w:name="_ENREF_66"/>
      <w:r w:rsidRPr="00DE2D12">
        <w:t>Olsen, Aaron M., and Mark W. Westneat. 2015. "StereoMorph: an R package for the collection of 3D landmarks and curves using a stereo camera set</w:t>
      </w:r>
      <w:r w:rsidRPr="00DE2D12">
        <w:rPr>
          <w:rFonts w:ascii="Cambria Math" w:hAnsi="Cambria Math" w:cs="Cambria Math"/>
        </w:rPr>
        <w:t>‐</w:t>
      </w:r>
      <w:r w:rsidRPr="00DE2D12">
        <w:t xml:space="preserve">up."  </w:t>
      </w:r>
      <w:r w:rsidRPr="00DE2D12">
        <w:rPr>
          <w:i/>
        </w:rPr>
        <w:t>Methods in Ecology and Evolution</w:t>
      </w:r>
      <w:r w:rsidRPr="00DE2D12">
        <w:t xml:space="preserve"> 6 (3):351-356. doi: 10.1111/2041-210x.12326.</w:t>
      </w:r>
      <w:bookmarkEnd w:id="66"/>
    </w:p>
    <w:p w14:paraId="5112DE99" w14:textId="77777777" w:rsidR="00DE2D12" w:rsidRPr="00DE2D12" w:rsidRDefault="00DE2D12" w:rsidP="00DE2D12">
      <w:pPr>
        <w:pStyle w:val="EndNoteBibliography"/>
        <w:spacing w:after="0"/>
        <w:ind w:left="720" w:hanging="720"/>
      </w:pPr>
      <w:bookmarkStart w:id="67" w:name="_ENREF_67"/>
      <w:r w:rsidRPr="00DE2D12">
        <w:t xml:space="preserve">Peels, R., and L. Bouter. 2018. "Humanities need a replication drive too."  </w:t>
      </w:r>
      <w:r w:rsidRPr="00DE2D12">
        <w:rPr>
          <w:i/>
        </w:rPr>
        <w:t>Nature</w:t>
      </w:r>
      <w:r w:rsidRPr="00DE2D12">
        <w:t xml:space="preserve"> 558 (7710):372. doi: 10.1038/d41586-018-05454-w.</w:t>
      </w:r>
      <w:bookmarkEnd w:id="67"/>
    </w:p>
    <w:p w14:paraId="2DE8B880" w14:textId="77777777" w:rsidR="00DE2D12" w:rsidRPr="00DE2D12" w:rsidRDefault="00DE2D12" w:rsidP="00DE2D12">
      <w:pPr>
        <w:pStyle w:val="EndNoteBibliography"/>
        <w:spacing w:after="0"/>
        <w:ind w:left="720" w:hanging="720"/>
      </w:pPr>
      <w:bookmarkStart w:id="68" w:name="_ENREF_68"/>
      <w:r w:rsidRPr="00DE2D12">
        <w:t xml:space="preserve">Peng, Roger D. 2011. "Reproducible Research in Computational Science."  </w:t>
      </w:r>
      <w:r w:rsidRPr="00DE2D12">
        <w:rPr>
          <w:i/>
        </w:rPr>
        <w:t>Science</w:t>
      </w:r>
      <w:r w:rsidRPr="00DE2D12">
        <w:t xml:space="preserve"> 334 (6060):1226-7. doi: 10.1126/science.1213847.</w:t>
      </w:r>
      <w:bookmarkEnd w:id="68"/>
    </w:p>
    <w:p w14:paraId="56CE65B2" w14:textId="77777777" w:rsidR="00DE2D12" w:rsidRPr="00DE2D12" w:rsidRDefault="00DE2D12" w:rsidP="00DE2D12">
      <w:pPr>
        <w:pStyle w:val="EndNoteBibliography"/>
        <w:spacing w:after="0"/>
        <w:ind w:left="720" w:hanging="720"/>
      </w:pPr>
      <w:bookmarkStart w:id="69" w:name="_ENREF_69"/>
      <w:r w:rsidRPr="00DE2D12">
        <w:t xml:space="preserve">Phillips, Philip, and James A. Brown. 1978-1984. </w:t>
      </w:r>
      <w:r w:rsidRPr="00DE2D12">
        <w:rPr>
          <w:i/>
        </w:rPr>
        <w:t>Pre-Columbian Shell Engravings from the Craig Mound at Spiro, Oklahoma</w:t>
      </w:r>
      <w:r w:rsidRPr="00DE2D12">
        <w:t>. Vol. 6 Vols. Cambridge: Peabody Museum Press.</w:t>
      </w:r>
      <w:bookmarkEnd w:id="69"/>
    </w:p>
    <w:p w14:paraId="2879D03D" w14:textId="77777777" w:rsidR="00DE2D12" w:rsidRPr="00DE2D12" w:rsidRDefault="00DE2D12" w:rsidP="00DE2D12">
      <w:pPr>
        <w:pStyle w:val="EndNoteBibliography"/>
        <w:spacing w:after="0"/>
        <w:ind w:left="720" w:hanging="720"/>
      </w:pPr>
      <w:bookmarkStart w:id="70" w:name="_ENREF_70"/>
      <w:r w:rsidRPr="00DE2D12">
        <w:lastRenderedPageBreak/>
        <w:t>Quigg, Michael, Paul Matchen, Robert Ricklis, Shannon Gray, Charles Frederick, and Jason Barrett. 2014. Eligibility Testing at Three Prehistoric Sites at Lynch Creek, Lampasas County, Texas. Austin: Texas Department of Transportation, Environmental Affairs Division, Archeological Studies Program.</w:t>
      </w:r>
      <w:bookmarkEnd w:id="70"/>
    </w:p>
    <w:p w14:paraId="1729EA45" w14:textId="77777777" w:rsidR="00DE2D12" w:rsidRPr="00DE2D12" w:rsidRDefault="00DE2D12" w:rsidP="00DE2D12">
      <w:pPr>
        <w:pStyle w:val="EndNoteBibliography"/>
        <w:spacing w:after="0"/>
        <w:ind w:left="720" w:hanging="720"/>
      </w:pPr>
      <w:bookmarkStart w:id="71" w:name="_ENREF_71"/>
      <w:r w:rsidRPr="00DE2D12">
        <w:t xml:space="preserve">R Core Development Team. 2023. </w:t>
      </w:r>
      <w:r w:rsidRPr="00DE2D12">
        <w:rPr>
          <w:i/>
        </w:rPr>
        <w:t>R: A Language and Environment for Statistical Computing. Electronic resource, accessed January 5, 2023</w:t>
      </w:r>
      <w:r w:rsidRPr="00DE2D12">
        <w:t>. Vienna, Austria: R Foundation for Statistical Computing.</w:t>
      </w:r>
      <w:bookmarkEnd w:id="71"/>
    </w:p>
    <w:p w14:paraId="1F78BBB0" w14:textId="77777777" w:rsidR="00DE2D12" w:rsidRPr="00DE2D12" w:rsidRDefault="00DE2D12" w:rsidP="00DE2D12">
      <w:pPr>
        <w:pStyle w:val="EndNoteBibliography"/>
        <w:spacing w:after="0"/>
        <w:ind w:left="720" w:hanging="720"/>
      </w:pPr>
      <w:bookmarkStart w:id="72" w:name="_ENREF_72"/>
      <w:r w:rsidRPr="00DE2D12">
        <w:t xml:space="preserve">Reitze, William T., Christina Sinkovec, and Bruce B. Huckell. 2012. "Folsom Technology and Toolstone Use at the Martin Site, North Central New Mexico."  </w:t>
      </w:r>
      <w:r w:rsidRPr="00DE2D12">
        <w:rPr>
          <w:i/>
        </w:rPr>
        <w:t>Plains Anthropologist</w:t>
      </w:r>
      <w:r w:rsidRPr="00DE2D12">
        <w:t xml:space="preserve"> 57 (223):237-259. doi: 10.1179/pan.2012.019.</w:t>
      </w:r>
      <w:bookmarkEnd w:id="72"/>
    </w:p>
    <w:p w14:paraId="28E42892" w14:textId="77777777" w:rsidR="00DE2D12" w:rsidRPr="00DE2D12" w:rsidRDefault="00DE2D12" w:rsidP="00DE2D12">
      <w:pPr>
        <w:pStyle w:val="EndNoteBibliography"/>
        <w:spacing w:after="0"/>
        <w:ind w:left="720" w:hanging="720"/>
      </w:pPr>
      <w:bookmarkStart w:id="73" w:name="_ENREF_73"/>
      <w:r w:rsidRPr="00DE2D12">
        <w:t xml:space="preserve">Rohlf, F. James. 1999. "Shape Statistics: Procrustes Superimpositions and Tangent Spaces."  </w:t>
      </w:r>
      <w:r w:rsidRPr="00DE2D12">
        <w:rPr>
          <w:i/>
        </w:rPr>
        <w:t>Journal of Classification</w:t>
      </w:r>
      <w:r w:rsidRPr="00DE2D12">
        <w:t xml:space="preserve"> 16 (2):197-223. doi: 10.1007/s003579900054.</w:t>
      </w:r>
      <w:bookmarkEnd w:id="73"/>
    </w:p>
    <w:p w14:paraId="02082F71" w14:textId="77777777" w:rsidR="00DE2D12" w:rsidRPr="00DE2D12" w:rsidRDefault="00DE2D12" w:rsidP="00DE2D12">
      <w:pPr>
        <w:pStyle w:val="EndNoteBibliography"/>
        <w:spacing w:after="0"/>
        <w:ind w:left="720" w:hanging="720"/>
      </w:pPr>
      <w:bookmarkStart w:id="74" w:name="_ENREF_74"/>
      <w:r w:rsidRPr="00DE2D12">
        <w:t xml:space="preserve">Rohlf, F. James, and Leslie F. Marcus. 1993. "A Revolution in Morphometrics."  </w:t>
      </w:r>
      <w:r w:rsidRPr="00DE2D12">
        <w:rPr>
          <w:i/>
        </w:rPr>
        <w:t>Trends in Ecology &amp; Evolution</w:t>
      </w:r>
      <w:r w:rsidRPr="00DE2D12">
        <w:t xml:space="preserve"> 8 (4):129-132. doi: 10.1016/0169-5347(93)90024-J.</w:t>
      </w:r>
      <w:bookmarkEnd w:id="74"/>
    </w:p>
    <w:p w14:paraId="55AA4913" w14:textId="77777777" w:rsidR="00DE2D12" w:rsidRPr="00DE2D12" w:rsidRDefault="00DE2D12" w:rsidP="00DE2D12">
      <w:pPr>
        <w:pStyle w:val="EndNoteBibliography"/>
        <w:spacing w:after="0"/>
        <w:ind w:left="720" w:hanging="720"/>
      </w:pPr>
      <w:bookmarkStart w:id="75" w:name="_ENREF_75"/>
      <w:r w:rsidRPr="00DE2D12">
        <w:t xml:space="preserve">Rohlf, F. James, and Dennis E. Slice. 1990. "Extensions of the Procrustes Method for the Optimal Superimposition of Landmarks."  </w:t>
      </w:r>
      <w:r w:rsidRPr="00DE2D12">
        <w:rPr>
          <w:i/>
        </w:rPr>
        <w:t>Systematic Zoology</w:t>
      </w:r>
      <w:r w:rsidRPr="00DE2D12">
        <w:t xml:space="preserve"> 39 (1):40-59. doi: 10.2307/2992207.</w:t>
      </w:r>
      <w:bookmarkEnd w:id="75"/>
    </w:p>
    <w:p w14:paraId="16047545" w14:textId="77777777" w:rsidR="00DE2D12" w:rsidRPr="00DE2D12" w:rsidRDefault="00DE2D12" w:rsidP="00DE2D12">
      <w:pPr>
        <w:pStyle w:val="EndNoteBibliography"/>
        <w:spacing w:after="0"/>
        <w:ind w:left="720" w:hanging="720"/>
      </w:pPr>
      <w:bookmarkStart w:id="76" w:name="_ENREF_76"/>
      <w:r w:rsidRPr="00DE2D12">
        <w:t xml:space="preserve">Rubner, Yossi, and Carlo Tomasi. 2001. </w:t>
      </w:r>
      <w:r w:rsidRPr="00DE2D12">
        <w:rPr>
          <w:i/>
        </w:rPr>
        <w:t>Perceptual metrics for image database navigation</w:t>
      </w:r>
      <w:r w:rsidRPr="00DE2D12">
        <w:t>. London: Springer Science &amp; Business Media.</w:t>
      </w:r>
      <w:bookmarkEnd w:id="76"/>
    </w:p>
    <w:p w14:paraId="6B9FAF3D" w14:textId="77777777" w:rsidR="00DE2D12" w:rsidRPr="00DE2D12" w:rsidRDefault="00DE2D12" w:rsidP="00DE2D12">
      <w:pPr>
        <w:pStyle w:val="EndNoteBibliography"/>
        <w:spacing w:after="0"/>
        <w:ind w:left="720" w:hanging="720"/>
      </w:pPr>
      <w:bookmarkStart w:id="77" w:name="_ENREF_77"/>
      <w:r w:rsidRPr="00DE2D12">
        <w:t xml:space="preserve">Ruck, Lana, and Clifford T. Brown. 2015. "Quantitative analysis of Munsell color data from archeological ceramics."  </w:t>
      </w:r>
      <w:r w:rsidRPr="00DE2D12">
        <w:rPr>
          <w:i/>
        </w:rPr>
        <w:t>Journal of Archaeological Science: Reports</w:t>
      </w:r>
      <w:r w:rsidRPr="00DE2D12">
        <w:t xml:space="preserve"> 3:549-557. doi: 10.1016/j.jasrep.2015.08.014.</w:t>
      </w:r>
      <w:bookmarkEnd w:id="77"/>
    </w:p>
    <w:p w14:paraId="2E485C9B" w14:textId="77777777" w:rsidR="00DE2D12" w:rsidRPr="00DE2D12" w:rsidRDefault="00DE2D12" w:rsidP="00DE2D12">
      <w:pPr>
        <w:pStyle w:val="EndNoteBibliography"/>
        <w:spacing w:after="0"/>
        <w:ind w:left="720" w:hanging="720"/>
      </w:pPr>
      <w:bookmarkStart w:id="78" w:name="_ENREF_78"/>
      <w:r w:rsidRPr="00DE2D12">
        <w:t xml:space="preserve">Selden Jr., Robert Z. 2023. "Morphologically Similar, but Regionally Distinct: Perdiz Arrow Points from Caddo Burial Contexts in the American Southeast."  </w:t>
      </w:r>
      <w:r w:rsidRPr="00DE2D12">
        <w:rPr>
          <w:i/>
        </w:rPr>
        <w:t>Lithic Technology</w:t>
      </w:r>
      <w:r w:rsidRPr="00DE2D12">
        <w:t xml:space="preserve"> (in press). doi: 10.1080/01977261.2022.2095492.</w:t>
      </w:r>
      <w:bookmarkEnd w:id="78"/>
    </w:p>
    <w:p w14:paraId="08FE1952" w14:textId="77777777" w:rsidR="00DE2D12" w:rsidRPr="00DE2D12" w:rsidRDefault="00DE2D12" w:rsidP="00DE2D12">
      <w:pPr>
        <w:pStyle w:val="EndNoteBibliography"/>
        <w:spacing w:after="0"/>
        <w:ind w:left="720" w:hanging="720"/>
      </w:pPr>
      <w:bookmarkStart w:id="79" w:name="_ENREF_79"/>
      <w:r w:rsidRPr="00DE2D12">
        <w:t xml:space="preserve">Selden Jr., Robert Z., and John E. Dockall. 2023. "Perdiz arrow points from Caddo burial contexts aid in defining discrete behavioral regions."  </w:t>
      </w:r>
      <w:r w:rsidRPr="00DE2D12">
        <w:rPr>
          <w:i/>
        </w:rPr>
        <w:t>Southeastern Archaeology</w:t>
      </w:r>
      <w:r w:rsidRPr="00DE2D12">
        <w:t xml:space="preserve"> (in press). doi: 10.1080/0734578X.2023.2182260.</w:t>
      </w:r>
      <w:bookmarkEnd w:id="79"/>
    </w:p>
    <w:p w14:paraId="5FEC9D0C" w14:textId="77777777" w:rsidR="00DE2D12" w:rsidRPr="00DE2D12" w:rsidRDefault="00DE2D12" w:rsidP="00DE2D12">
      <w:pPr>
        <w:pStyle w:val="EndNoteBibliography"/>
        <w:spacing w:after="0"/>
        <w:ind w:left="720" w:hanging="720"/>
      </w:pPr>
      <w:bookmarkStart w:id="80" w:name="_ENREF_80"/>
      <w:r w:rsidRPr="00DE2D12">
        <w:t xml:space="preserve">Selden Jr., Robert Z., John E. Dockall, C. Britt Bousman, and Timothy K. Perttula. 2021. "Shape as a function of time + raw material + burial context? An exploratory analysis of Perdiz arrow points from the ancestral Caddo area of the American Southeast."  </w:t>
      </w:r>
      <w:r w:rsidRPr="00DE2D12">
        <w:rPr>
          <w:i/>
        </w:rPr>
        <w:t>Journal of Archaeological Science: Reports</w:t>
      </w:r>
      <w:r w:rsidRPr="00DE2D12">
        <w:t xml:space="preserve"> 37:102916. doi: 10.1016/j.jasrep.2021.102916.</w:t>
      </w:r>
      <w:bookmarkEnd w:id="80"/>
    </w:p>
    <w:p w14:paraId="04921989" w14:textId="77777777" w:rsidR="00DE2D12" w:rsidRPr="00DE2D12" w:rsidRDefault="00DE2D12" w:rsidP="00DE2D12">
      <w:pPr>
        <w:pStyle w:val="EndNoteBibliography"/>
        <w:spacing w:after="0"/>
        <w:ind w:left="720" w:hanging="720"/>
      </w:pPr>
      <w:bookmarkStart w:id="81" w:name="_ENREF_81"/>
      <w:r w:rsidRPr="00DE2D12">
        <w:t xml:space="preserve">Selden Jr., Robert Z., John E. Dockall, and Morgane Dubied. 2020. "A quantitative assessment of intraspecific morphological variation in Gahagan bifaces from the southern Caddo area and central Texas."  </w:t>
      </w:r>
      <w:r w:rsidRPr="00DE2D12">
        <w:rPr>
          <w:i/>
        </w:rPr>
        <w:t>Southeastern Archaeology</w:t>
      </w:r>
      <w:r w:rsidRPr="00DE2D12">
        <w:t xml:space="preserve"> 39 (2):125-145. doi: 10.1080/0734578x.2020.1744416.</w:t>
      </w:r>
      <w:bookmarkEnd w:id="81"/>
    </w:p>
    <w:p w14:paraId="75E0DAB6" w14:textId="77777777" w:rsidR="00DE2D12" w:rsidRPr="00DE2D12" w:rsidRDefault="00DE2D12" w:rsidP="00DE2D12">
      <w:pPr>
        <w:pStyle w:val="EndNoteBibliography"/>
        <w:spacing w:after="0"/>
        <w:ind w:left="720" w:hanging="720"/>
      </w:pPr>
      <w:bookmarkStart w:id="82" w:name="_ENREF_82"/>
      <w:r w:rsidRPr="00DE2D12">
        <w:t xml:space="preserve">Selden Jr., Robert Z., John E. Dockall, and Harry J. Shafer. 2018. "Lithic Morphological Organisation: Gahagan Bifaces from the Southern Caddo Area."  </w:t>
      </w:r>
      <w:r w:rsidRPr="00DE2D12">
        <w:rPr>
          <w:i/>
        </w:rPr>
        <w:t>Digital Applications in Archaeology and Cultural Heritage</w:t>
      </w:r>
      <w:r w:rsidRPr="00DE2D12">
        <w:t xml:space="preserve"> 10:e00080. doi: 10.1016/j.daach.2018.e00080.</w:t>
      </w:r>
      <w:bookmarkEnd w:id="82"/>
    </w:p>
    <w:p w14:paraId="2396A1D6" w14:textId="77777777" w:rsidR="00DE2D12" w:rsidRPr="00DE2D12" w:rsidRDefault="00DE2D12" w:rsidP="00DE2D12">
      <w:pPr>
        <w:pStyle w:val="EndNoteBibliography"/>
        <w:spacing w:after="0"/>
        <w:ind w:left="720" w:hanging="720"/>
      </w:pPr>
      <w:bookmarkStart w:id="83" w:name="_ENREF_83"/>
      <w:r w:rsidRPr="00DE2D12">
        <w:lastRenderedPageBreak/>
        <w:t xml:space="preserve">Shott, Michael J., and Paul Sillitoe. 2004. "Modeling Use-Life Distributions in Archaeology Using New Guinea Wola Ethnographic Data."  </w:t>
      </w:r>
      <w:r w:rsidRPr="00DE2D12">
        <w:rPr>
          <w:i/>
        </w:rPr>
        <w:t>American Antiquity</w:t>
      </w:r>
      <w:r w:rsidRPr="00DE2D12">
        <w:t xml:space="preserve"> 69 (2):339-355. doi: 10.2307/4128424.</w:t>
      </w:r>
      <w:bookmarkEnd w:id="83"/>
    </w:p>
    <w:p w14:paraId="4F61A9BF" w14:textId="77777777" w:rsidR="00DE2D12" w:rsidRPr="00DE2D12" w:rsidRDefault="00DE2D12" w:rsidP="00DE2D12">
      <w:pPr>
        <w:pStyle w:val="EndNoteBibliography"/>
        <w:spacing w:after="0"/>
        <w:ind w:left="720" w:hanging="720"/>
      </w:pPr>
      <w:bookmarkStart w:id="84" w:name="_ENREF_84"/>
      <w:r w:rsidRPr="00DE2D12">
        <w:t xml:space="preserve">Slice, Dennis E. 2001. "Landmark Coordinates Aligned by Procrustes Analysis Do Not Lie in Kendall's Shape Space."  </w:t>
      </w:r>
      <w:r w:rsidRPr="00DE2D12">
        <w:rPr>
          <w:i/>
        </w:rPr>
        <w:t>Systematic Biology</w:t>
      </w:r>
      <w:r w:rsidRPr="00DE2D12">
        <w:t xml:space="preserve"> 50 (1):141-149. doi: 10.1080/10635150119110.</w:t>
      </w:r>
      <w:bookmarkEnd w:id="84"/>
    </w:p>
    <w:p w14:paraId="747347D0" w14:textId="77777777" w:rsidR="00DE2D12" w:rsidRPr="00DE2D12" w:rsidRDefault="00DE2D12" w:rsidP="00DE2D12">
      <w:pPr>
        <w:pStyle w:val="EndNoteBibliography"/>
        <w:spacing w:after="0"/>
        <w:ind w:left="720" w:hanging="720"/>
      </w:pPr>
      <w:bookmarkStart w:id="85" w:name="_ENREF_85"/>
      <w:r w:rsidRPr="00DE2D12">
        <w:t xml:space="preserve">Weber, Carey D. 2016. "Small Site Archeology: 41GL129, A Flake Cache Site in Gillespie County, Texas."  </w:t>
      </w:r>
      <w:r w:rsidRPr="00DE2D12">
        <w:rPr>
          <w:i/>
        </w:rPr>
        <w:t>Bulletin of the Texas Archeological Society</w:t>
      </w:r>
      <w:r w:rsidRPr="00DE2D12">
        <w:t xml:space="preserve"> 87:163-184.</w:t>
      </w:r>
      <w:bookmarkEnd w:id="85"/>
    </w:p>
    <w:p w14:paraId="2BB88E7D" w14:textId="77777777" w:rsidR="00DE2D12" w:rsidRPr="00DE2D12" w:rsidRDefault="00DE2D12" w:rsidP="00DE2D12">
      <w:pPr>
        <w:pStyle w:val="EndNoteBibliography"/>
        <w:spacing w:after="0"/>
        <w:ind w:left="720" w:hanging="720"/>
      </w:pPr>
      <w:bookmarkStart w:id="86" w:name="_ENREF_86"/>
      <w:r w:rsidRPr="00DE2D12">
        <w:t xml:space="preserve">Weller, Hannah I., and Mark W. Westneat. 2019. "Quantitative color profiling of digital images with earth mover's distance using the R package colordistance."  </w:t>
      </w:r>
      <w:r w:rsidRPr="00DE2D12">
        <w:rPr>
          <w:i/>
        </w:rPr>
        <w:t>PeerJ</w:t>
      </w:r>
      <w:r w:rsidRPr="00DE2D12">
        <w:t xml:space="preserve"> 7:e6398. doi: 10.7717/peerj.6398.</w:t>
      </w:r>
      <w:bookmarkEnd w:id="86"/>
    </w:p>
    <w:p w14:paraId="2B17D72F" w14:textId="77777777" w:rsidR="00DE2D12" w:rsidRPr="00DE2D12" w:rsidRDefault="00DE2D12" w:rsidP="00DE2D12">
      <w:pPr>
        <w:pStyle w:val="EndNoteBibliography"/>
        <w:ind w:left="720" w:hanging="720"/>
      </w:pPr>
      <w:bookmarkStart w:id="87" w:name="_ENREF_87"/>
      <w:r w:rsidRPr="00DE2D12">
        <w:t xml:space="preserve">Whittaker, John C. 1994. </w:t>
      </w:r>
      <w:r w:rsidRPr="00DE2D12">
        <w:rPr>
          <w:i/>
        </w:rPr>
        <w:t>Flintknapping: Making and understanding stone tools</w:t>
      </w:r>
      <w:r w:rsidRPr="00DE2D12">
        <w:t>: University of Texas Press.</w:t>
      </w:r>
      <w:bookmarkEnd w:id="87"/>
    </w:p>
    <w:p w14:paraId="3262D998" w14:textId="623F2268" w:rsidR="00F70DED" w:rsidRPr="00DB547C" w:rsidRDefault="003A2684" w:rsidP="007219BD">
      <w:pPr>
        <w:rPr>
          <w:rFonts w:ascii="New Hero Light" w:hAnsi="New Hero Light"/>
        </w:rPr>
      </w:pPr>
      <w:r w:rsidRPr="00DB547C">
        <w:rPr>
          <w:rFonts w:ascii="New Hero Light" w:hAnsi="New Hero Light"/>
        </w:rPr>
        <w:fldChar w:fldCharType="end"/>
      </w:r>
      <w:r w:rsidR="0085783C" w:rsidRPr="00DB547C">
        <w:rPr>
          <w:rFonts w:ascii="New Hero Light" w:hAnsi="New Hero Light"/>
        </w:rPr>
        <w:fldChar w:fldCharType="begin"/>
      </w:r>
      <w:r w:rsidR="0085783C" w:rsidRPr="00DB547C">
        <w:rPr>
          <w:rFonts w:ascii="New Hero Light" w:hAnsi="New Hero Light"/>
        </w:rPr>
        <w:instrText xml:space="preserve"> ADDIN </w:instrText>
      </w:r>
      <w:r w:rsidR="0085783C" w:rsidRPr="00DB547C">
        <w:rPr>
          <w:rFonts w:ascii="New Hero Light" w:hAnsi="New Hero Light"/>
        </w:rPr>
        <w:fldChar w:fldCharType="end"/>
      </w:r>
    </w:p>
    <w:sectPr w:rsidR="00F70DED" w:rsidRPr="00DB547C" w:rsidSect="00A5675E">
      <w:footerReference w:type="default" r:id="rId24"/>
      <w:pgSz w:w="12240" w:h="15840"/>
      <w:pgMar w:top="1440" w:right="1440" w:bottom="1440" w:left="1440" w:header="720" w:footer="720"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A88507" w14:textId="77777777" w:rsidR="00A26240" w:rsidRDefault="00A26240" w:rsidP="00A5675E">
      <w:pPr>
        <w:spacing w:after="0" w:line="240" w:lineRule="auto"/>
      </w:pPr>
      <w:r>
        <w:separator/>
      </w:r>
    </w:p>
  </w:endnote>
  <w:endnote w:type="continuationSeparator" w:id="0">
    <w:p w14:paraId="648211AB" w14:textId="77777777" w:rsidR="00A26240" w:rsidRDefault="00A26240" w:rsidP="00A567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embedRegular r:id="rId1" w:fontKey="{61444FF2-775E-B34A-BB4F-9FBE17166BEB}"/>
  </w:font>
  <w:font w:name="Times New Roman">
    <w:panose1 w:val="02020603050405020304"/>
    <w:charset w:val="00"/>
    <w:family w:val="roman"/>
    <w:pitch w:val="variable"/>
    <w:sig w:usb0="E0002EFF" w:usb1="C000785B" w:usb2="00000009" w:usb3="00000000" w:csb0="000001FF" w:csb1="00000000"/>
    <w:embedRegular r:id="rId2" w:fontKey="{F6CD9CE5-1C18-F24B-B548-87050ED5F3BB}"/>
    <w:embedBold r:id="rId3" w:fontKey="{F4883E37-E66C-1940-B683-59A7502F90BC}"/>
    <w:embedItalic r:id="rId4" w:fontKey="{71CEBF1A-E45D-E240-AB7D-3F1E67C9DA7C}"/>
    <w:embedBoldItalic r:id="rId5" w:fontKey="{66AA6519-E1F0-0644-80B7-139D28E3245A}"/>
  </w:font>
  <w:font w:name="Courier New">
    <w:panose1 w:val="02070309020205020404"/>
    <w:charset w:val="00"/>
    <w:family w:val="modern"/>
    <w:pitch w:val="fixed"/>
    <w:sig w:usb0="E0002EFF" w:usb1="C0007843" w:usb2="00000009" w:usb3="00000000" w:csb0="000001FF" w:csb1="00000000"/>
    <w:embedRegular r:id="rId6" w:fontKey="{B666AD64-44C1-3F43-AF5C-CC1955C2B924}"/>
  </w:font>
  <w:font w:name="Wingdings">
    <w:panose1 w:val="05000000000000000000"/>
    <w:charset w:val="02"/>
    <w:family w:val="auto"/>
    <w:pitch w:val="variable"/>
    <w:sig w:usb0="00000000" w:usb1="10000000" w:usb2="00000000" w:usb3="00000000" w:csb0="80000000" w:csb1="00000000"/>
    <w:embedRegular r:id="rId7" w:fontKey="{19FF196D-5D14-8F47-886F-E6D78C8C49E5}"/>
  </w:font>
  <w:font w:name="Calibri">
    <w:panose1 w:val="020F0502020204030204"/>
    <w:charset w:val="00"/>
    <w:family w:val="swiss"/>
    <w:pitch w:val="variable"/>
    <w:sig w:usb0="E4002EFF" w:usb1="C000247B" w:usb2="00000009" w:usb3="00000000" w:csb0="000001FF" w:csb1="00000000"/>
    <w:embedRegular r:id="rId8" w:fontKey="{814EC838-0186-0942-A9E9-155BFA70D72B}"/>
    <w:embedBold r:id="rId9" w:fontKey="{733BB635-A754-0543-AA31-8C7CFFEE90F8}"/>
    <w:embedItalic r:id="rId10" w:fontKey="{FF61C43D-1D3F-934F-AF6C-E7FABF785882}"/>
    <w:embedBoldItalic r:id="rId11" w:fontKey="{0BB8A05F-58E8-1043-8D3A-6A286CAC8D0F}"/>
  </w:font>
  <w:font w:name="New Hero Light">
    <w:panose1 w:val="02000400000000000000"/>
    <w:charset w:val="00"/>
    <w:family w:val="auto"/>
    <w:notTrueType/>
    <w:pitch w:val="variable"/>
    <w:sig w:usb0="A40002EF" w:usb1="4000206A" w:usb2="00000000" w:usb3="00000000" w:csb0="0000009F" w:csb1="00000000"/>
  </w:font>
  <w:font w:name="Calibri Light">
    <w:panose1 w:val="020F0302020204030204"/>
    <w:charset w:val="00"/>
    <w:family w:val="swiss"/>
    <w:pitch w:val="variable"/>
    <w:sig w:usb0="E4002EFF" w:usb1="C000247B" w:usb2="00000009" w:usb3="00000000" w:csb0="000001FF" w:csb1="00000000"/>
    <w:embedRegular r:id="rId12" w:fontKey="{768675FD-EAE3-EC4B-9C0E-1FE7C9602E25}"/>
  </w:font>
  <w:font w:name="New Hero UltraLight">
    <w:panose1 w:val="02000300000000000000"/>
    <w:charset w:val="00"/>
    <w:family w:val="auto"/>
    <w:notTrueType/>
    <w:pitch w:val="variable"/>
    <w:sig w:usb0="A40002EF" w:usb1="4000206A" w:usb2="00000000" w:usb3="00000000" w:csb0="0000009F" w:csb1="00000000"/>
  </w:font>
  <w:font w:name="New Hero">
    <w:panose1 w:val="02000500000000000000"/>
    <w:charset w:val="00"/>
    <w:family w:val="auto"/>
    <w:notTrueType/>
    <w:pitch w:val="variable"/>
    <w:sig w:usb0="A40002EF" w:usb1="4000206A" w:usb2="00000000" w:usb3="00000000" w:csb0="0000009F" w:csb1="00000000"/>
  </w:font>
  <w:font w:name="Cambria Math">
    <w:panose1 w:val="02040503050406030204"/>
    <w:charset w:val="00"/>
    <w:family w:val="roman"/>
    <w:pitch w:val="variable"/>
    <w:sig w:usb0="E00006FF" w:usb1="420024FF" w:usb2="02000000" w:usb3="00000000" w:csb0="0000019F" w:csb1="00000000"/>
    <w:embedRegular r:id="rId13" w:fontKey="{D5787F6D-76D8-EE45-9D0F-E5D0B4862CC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3105643"/>
      <w:docPartObj>
        <w:docPartGallery w:val="Page Numbers (Bottom of Page)"/>
        <w:docPartUnique/>
      </w:docPartObj>
    </w:sdtPr>
    <w:sdtEndPr>
      <w:rPr>
        <w:noProof/>
      </w:rPr>
    </w:sdtEndPr>
    <w:sdtContent>
      <w:p w14:paraId="1D114297" w14:textId="034C28F4" w:rsidR="00A5675E" w:rsidRDefault="00A5675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E922610" w14:textId="77777777" w:rsidR="00A5675E" w:rsidRDefault="00A567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25B792" w14:textId="77777777" w:rsidR="00A26240" w:rsidRDefault="00A26240" w:rsidP="00A5675E">
      <w:pPr>
        <w:spacing w:after="0" w:line="240" w:lineRule="auto"/>
      </w:pPr>
      <w:r>
        <w:separator/>
      </w:r>
    </w:p>
  </w:footnote>
  <w:footnote w:type="continuationSeparator" w:id="0">
    <w:p w14:paraId="18853F70" w14:textId="77777777" w:rsidR="00A26240" w:rsidRDefault="00A26240" w:rsidP="00A567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2BF53A0"/>
    <w:multiLevelType w:val="hybridMultilevel"/>
    <w:tmpl w:val="ED267A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614729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New Hero Ligh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p9azfz2xyws25gedrz4p5ae4sa9vdterwtrd&quot;&gt;My EndNote Library&lt;record-ids&gt;&lt;item&gt;5541&lt;/item&gt;&lt;item&gt;5604&lt;/item&gt;&lt;item&gt;5620&lt;/item&gt;&lt;item&gt;5629&lt;/item&gt;&lt;item&gt;5657&lt;/item&gt;&lt;item&gt;5906&lt;/item&gt;&lt;item&gt;5999&lt;/item&gt;&lt;item&gt;6163&lt;/item&gt;&lt;item&gt;7420&lt;/item&gt;&lt;item&gt;7427&lt;/item&gt;&lt;item&gt;7428&lt;/item&gt;&lt;item&gt;7429&lt;/item&gt;&lt;item&gt;7462&lt;/item&gt;&lt;item&gt;7469&lt;/item&gt;&lt;item&gt;7481&lt;/item&gt;&lt;item&gt;7483&lt;/item&gt;&lt;item&gt;7494&lt;/item&gt;&lt;item&gt;7503&lt;/item&gt;&lt;item&gt;7519&lt;/item&gt;&lt;item&gt;7523&lt;/item&gt;&lt;item&gt;7542&lt;/item&gt;&lt;item&gt;7543&lt;/item&gt;&lt;item&gt;7551&lt;/item&gt;&lt;item&gt;7974&lt;/item&gt;&lt;item&gt;8092&lt;/item&gt;&lt;item&gt;8409&lt;/item&gt;&lt;item&gt;8476&lt;/item&gt;&lt;item&gt;8529&lt;/item&gt;&lt;item&gt;8580&lt;/item&gt;&lt;item&gt;8588&lt;/item&gt;&lt;item&gt;8755&lt;/item&gt;&lt;item&gt;8796&lt;/item&gt;&lt;item&gt;9247&lt;/item&gt;&lt;item&gt;9378&lt;/item&gt;&lt;item&gt;10564&lt;/item&gt;&lt;item&gt;10708&lt;/item&gt;&lt;item&gt;11080&lt;/item&gt;&lt;item&gt;11082&lt;/item&gt;&lt;item&gt;11146&lt;/item&gt;&lt;item&gt;11149&lt;/item&gt;&lt;item&gt;11156&lt;/item&gt;&lt;item&gt;11157&lt;/item&gt;&lt;item&gt;11158&lt;/item&gt;&lt;item&gt;11159&lt;/item&gt;&lt;item&gt;11160&lt;/item&gt;&lt;item&gt;11162&lt;/item&gt;&lt;item&gt;11163&lt;/item&gt;&lt;item&gt;11164&lt;/item&gt;&lt;item&gt;11172&lt;/item&gt;&lt;item&gt;11189&lt;/item&gt;&lt;item&gt;11190&lt;/item&gt;&lt;item&gt;11197&lt;/item&gt;&lt;item&gt;11198&lt;/item&gt;&lt;item&gt;11200&lt;/item&gt;&lt;item&gt;11201&lt;/item&gt;&lt;item&gt;11202&lt;/item&gt;&lt;item&gt;11203&lt;/item&gt;&lt;item&gt;11204&lt;/item&gt;&lt;item&gt;11205&lt;/item&gt;&lt;item&gt;11206&lt;/item&gt;&lt;item&gt;11207&lt;/item&gt;&lt;item&gt;11208&lt;/item&gt;&lt;item&gt;11209&lt;/item&gt;&lt;item&gt;11210&lt;/item&gt;&lt;item&gt;11211&lt;/item&gt;&lt;item&gt;11213&lt;/item&gt;&lt;item&gt;11214&lt;/item&gt;&lt;item&gt;11215&lt;/item&gt;&lt;item&gt;11218&lt;/item&gt;&lt;item&gt;11219&lt;/item&gt;&lt;item&gt;11220&lt;/item&gt;&lt;item&gt;11221&lt;/item&gt;&lt;item&gt;11222&lt;/item&gt;&lt;item&gt;11235&lt;/item&gt;&lt;item&gt;11236&lt;/item&gt;&lt;item&gt;11244&lt;/item&gt;&lt;item&gt;11245&lt;/item&gt;&lt;item&gt;11246&lt;/item&gt;&lt;item&gt;11247&lt;/item&gt;&lt;item&gt;11248&lt;/item&gt;&lt;item&gt;11249&lt;/item&gt;&lt;item&gt;11258&lt;/item&gt;&lt;item&gt;11259&lt;/item&gt;&lt;item&gt;11260&lt;/item&gt;&lt;item&gt;11261&lt;/item&gt;&lt;item&gt;11262&lt;/item&gt;&lt;item&gt;11266&lt;/item&gt;&lt;/record-ids&gt;&lt;/item&gt;&lt;/Libraries&gt;"/>
  </w:docVars>
  <w:rsids>
    <w:rsidRoot w:val="00D72A3A"/>
    <w:rsid w:val="00006566"/>
    <w:rsid w:val="000308BE"/>
    <w:rsid w:val="00031177"/>
    <w:rsid w:val="00033EEB"/>
    <w:rsid w:val="000409EC"/>
    <w:rsid w:val="000529E1"/>
    <w:rsid w:val="00071679"/>
    <w:rsid w:val="000722E0"/>
    <w:rsid w:val="000853C0"/>
    <w:rsid w:val="000854FD"/>
    <w:rsid w:val="00087576"/>
    <w:rsid w:val="000A0585"/>
    <w:rsid w:val="000C1536"/>
    <w:rsid w:val="000C484D"/>
    <w:rsid w:val="000C7D20"/>
    <w:rsid w:val="000D62AF"/>
    <w:rsid w:val="000E49FA"/>
    <w:rsid w:val="000E536C"/>
    <w:rsid w:val="000E6F73"/>
    <w:rsid w:val="000F327B"/>
    <w:rsid w:val="000F4561"/>
    <w:rsid w:val="000F68FD"/>
    <w:rsid w:val="000F7C82"/>
    <w:rsid w:val="00100EB2"/>
    <w:rsid w:val="00101136"/>
    <w:rsid w:val="00102D60"/>
    <w:rsid w:val="00103578"/>
    <w:rsid w:val="00104092"/>
    <w:rsid w:val="001067AC"/>
    <w:rsid w:val="001222DD"/>
    <w:rsid w:val="001223AF"/>
    <w:rsid w:val="00126003"/>
    <w:rsid w:val="00132AEF"/>
    <w:rsid w:val="00134F9D"/>
    <w:rsid w:val="00137164"/>
    <w:rsid w:val="00142543"/>
    <w:rsid w:val="00153C0F"/>
    <w:rsid w:val="00155C62"/>
    <w:rsid w:val="001665F4"/>
    <w:rsid w:val="001705F6"/>
    <w:rsid w:val="00181384"/>
    <w:rsid w:val="00182229"/>
    <w:rsid w:val="00182EF5"/>
    <w:rsid w:val="00183CA4"/>
    <w:rsid w:val="00190706"/>
    <w:rsid w:val="001918D1"/>
    <w:rsid w:val="00197216"/>
    <w:rsid w:val="001A00FA"/>
    <w:rsid w:val="001A0856"/>
    <w:rsid w:val="001A142E"/>
    <w:rsid w:val="001A2E7E"/>
    <w:rsid w:val="001A523F"/>
    <w:rsid w:val="001A57B5"/>
    <w:rsid w:val="001B05F6"/>
    <w:rsid w:val="001B57B3"/>
    <w:rsid w:val="001B77EA"/>
    <w:rsid w:val="001C010D"/>
    <w:rsid w:val="001C0639"/>
    <w:rsid w:val="001C1580"/>
    <w:rsid w:val="001C3B04"/>
    <w:rsid w:val="001C5301"/>
    <w:rsid w:val="001C5611"/>
    <w:rsid w:val="001C6775"/>
    <w:rsid w:val="001C7040"/>
    <w:rsid w:val="001E1555"/>
    <w:rsid w:val="001E47BC"/>
    <w:rsid w:val="001F01F4"/>
    <w:rsid w:val="001F3A3E"/>
    <w:rsid w:val="002069E1"/>
    <w:rsid w:val="002132C6"/>
    <w:rsid w:val="00214714"/>
    <w:rsid w:val="00230A01"/>
    <w:rsid w:val="00231997"/>
    <w:rsid w:val="00232697"/>
    <w:rsid w:val="00232C58"/>
    <w:rsid w:val="002476F4"/>
    <w:rsid w:val="00251F1F"/>
    <w:rsid w:val="00254803"/>
    <w:rsid w:val="00273598"/>
    <w:rsid w:val="00274FCA"/>
    <w:rsid w:val="00281348"/>
    <w:rsid w:val="00286291"/>
    <w:rsid w:val="002875E9"/>
    <w:rsid w:val="00287F74"/>
    <w:rsid w:val="00290343"/>
    <w:rsid w:val="00290DAB"/>
    <w:rsid w:val="002A7B83"/>
    <w:rsid w:val="002B0770"/>
    <w:rsid w:val="002B3E23"/>
    <w:rsid w:val="002B4FEC"/>
    <w:rsid w:val="002C067A"/>
    <w:rsid w:val="002C305C"/>
    <w:rsid w:val="002C6405"/>
    <w:rsid w:val="002D6D4B"/>
    <w:rsid w:val="002E395A"/>
    <w:rsid w:val="002F3DA3"/>
    <w:rsid w:val="002F410D"/>
    <w:rsid w:val="003005CE"/>
    <w:rsid w:val="0031001E"/>
    <w:rsid w:val="0031002D"/>
    <w:rsid w:val="0031558E"/>
    <w:rsid w:val="0031654D"/>
    <w:rsid w:val="003253B9"/>
    <w:rsid w:val="0032586C"/>
    <w:rsid w:val="00326021"/>
    <w:rsid w:val="00340C5B"/>
    <w:rsid w:val="00341E31"/>
    <w:rsid w:val="003422F9"/>
    <w:rsid w:val="00351F64"/>
    <w:rsid w:val="00354B26"/>
    <w:rsid w:val="0035623B"/>
    <w:rsid w:val="003568E3"/>
    <w:rsid w:val="00357089"/>
    <w:rsid w:val="00364D65"/>
    <w:rsid w:val="00365E78"/>
    <w:rsid w:val="003671A6"/>
    <w:rsid w:val="00374157"/>
    <w:rsid w:val="00375C1A"/>
    <w:rsid w:val="00391B8B"/>
    <w:rsid w:val="00394377"/>
    <w:rsid w:val="0039473E"/>
    <w:rsid w:val="003A2684"/>
    <w:rsid w:val="003A326A"/>
    <w:rsid w:val="003B2353"/>
    <w:rsid w:val="003B2DD5"/>
    <w:rsid w:val="003D094B"/>
    <w:rsid w:val="003D0E20"/>
    <w:rsid w:val="003D339C"/>
    <w:rsid w:val="003E5104"/>
    <w:rsid w:val="003F0E2E"/>
    <w:rsid w:val="003F1DED"/>
    <w:rsid w:val="003F4069"/>
    <w:rsid w:val="00400225"/>
    <w:rsid w:val="00400482"/>
    <w:rsid w:val="004124EA"/>
    <w:rsid w:val="004152A8"/>
    <w:rsid w:val="00420DCA"/>
    <w:rsid w:val="00427025"/>
    <w:rsid w:val="00427A59"/>
    <w:rsid w:val="00432F6C"/>
    <w:rsid w:val="00434969"/>
    <w:rsid w:val="0044398A"/>
    <w:rsid w:val="004464CE"/>
    <w:rsid w:val="0044784B"/>
    <w:rsid w:val="00456801"/>
    <w:rsid w:val="00456A58"/>
    <w:rsid w:val="0045736B"/>
    <w:rsid w:val="0046065E"/>
    <w:rsid w:val="00461309"/>
    <w:rsid w:val="004730CE"/>
    <w:rsid w:val="00482F96"/>
    <w:rsid w:val="004944C1"/>
    <w:rsid w:val="004A1BF6"/>
    <w:rsid w:val="004A25FF"/>
    <w:rsid w:val="004B0B15"/>
    <w:rsid w:val="004B2998"/>
    <w:rsid w:val="004B5296"/>
    <w:rsid w:val="004C081D"/>
    <w:rsid w:val="004C12CB"/>
    <w:rsid w:val="004C50B2"/>
    <w:rsid w:val="004E2D4E"/>
    <w:rsid w:val="004F5F7D"/>
    <w:rsid w:val="00512044"/>
    <w:rsid w:val="0051769C"/>
    <w:rsid w:val="00524D33"/>
    <w:rsid w:val="00530DAB"/>
    <w:rsid w:val="00531600"/>
    <w:rsid w:val="00536DE1"/>
    <w:rsid w:val="00537B15"/>
    <w:rsid w:val="00543FFB"/>
    <w:rsid w:val="00547D17"/>
    <w:rsid w:val="005511D4"/>
    <w:rsid w:val="00555CC8"/>
    <w:rsid w:val="00563463"/>
    <w:rsid w:val="00565FBD"/>
    <w:rsid w:val="00566132"/>
    <w:rsid w:val="00566667"/>
    <w:rsid w:val="00572E82"/>
    <w:rsid w:val="00573A63"/>
    <w:rsid w:val="00573AF4"/>
    <w:rsid w:val="00576FA2"/>
    <w:rsid w:val="00577791"/>
    <w:rsid w:val="00580414"/>
    <w:rsid w:val="00584530"/>
    <w:rsid w:val="00584ABA"/>
    <w:rsid w:val="00597B83"/>
    <w:rsid w:val="005B007F"/>
    <w:rsid w:val="005B1B7D"/>
    <w:rsid w:val="005B1EEA"/>
    <w:rsid w:val="005B48D2"/>
    <w:rsid w:val="005B7591"/>
    <w:rsid w:val="005B7C88"/>
    <w:rsid w:val="005C1ECD"/>
    <w:rsid w:val="005C658B"/>
    <w:rsid w:val="005D2E61"/>
    <w:rsid w:val="005E0B1F"/>
    <w:rsid w:val="005E72A1"/>
    <w:rsid w:val="005F069E"/>
    <w:rsid w:val="005F4CD8"/>
    <w:rsid w:val="005F535F"/>
    <w:rsid w:val="005F64AD"/>
    <w:rsid w:val="005F6825"/>
    <w:rsid w:val="0060151B"/>
    <w:rsid w:val="0061107B"/>
    <w:rsid w:val="00616C31"/>
    <w:rsid w:val="00620BB4"/>
    <w:rsid w:val="00621F81"/>
    <w:rsid w:val="0063409D"/>
    <w:rsid w:val="006430C7"/>
    <w:rsid w:val="00647777"/>
    <w:rsid w:val="00661738"/>
    <w:rsid w:val="00662726"/>
    <w:rsid w:val="00667653"/>
    <w:rsid w:val="00682131"/>
    <w:rsid w:val="00690608"/>
    <w:rsid w:val="00691A33"/>
    <w:rsid w:val="00692623"/>
    <w:rsid w:val="00695B3A"/>
    <w:rsid w:val="006A26A9"/>
    <w:rsid w:val="006B1A68"/>
    <w:rsid w:val="006B4634"/>
    <w:rsid w:val="006C01CD"/>
    <w:rsid w:val="006C04B9"/>
    <w:rsid w:val="006C14D3"/>
    <w:rsid w:val="006C3AEE"/>
    <w:rsid w:val="006C4192"/>
    <w:rsid w:val="006D02B6"/>
    <w:rsid w:val="006E32CE"/>
    <w:rsid w:val="006E3370"/>
    <w:rsid w:val="006E5C87"/>
    <w:rsid w:val="006F238F"/>
    <w:rsid w:val="006F5DA6"/>
    <w:rsid w:val="00703F7F"/>
    <w:rsid w:val="00704F7C"/>
    <w:rsid w:val="0070610B"/>
    <w:rsid w:val="00706160"/>
    <w:rsid w:val="00712CB3"/>
    <w:rsid w:val="00713B6B"/>
    <w:rsid w:val="00720D67"/>
    <w:rsid w:val="007219BD"/>
    <w:rsid w:val="007355A7"/>
    <w:rsid w:val="00746090"/>
    <w:rsid w:val="00746F1B"/>
    <w:rsid w:val="00753CA5"/>
    <w:rsid w:val="00777AF2"/>
    <w:rsid w:val="0079293C"/>
    <w:rsid w:val="00792C33"/>
    <w:rsid w:val="007A1541"/>
    <w:rsid w:val="007A427A"/>
    <w:rsid w:val="007A79D2"/>
    <w:rsid w:val="007B029D"/>
    <w:rsid w:val="007B34B3"/>
    <w:rsid w:val="007B5491"/>
    <w:rsid w:val="007C484E"/>
    <w:rsid w:val="007D2C0F"/>
    <w:rsid w:val="007D2C23"/>
    <w:rsid w:val="007D71FD"/>
    <w:rsid w:val="007E1328"/>
    <w:rsid w:val="007E5F57"/>
    <w:rsid w:val="007E6E55"/>
    <w:rsid w:val="007F235E"/>
    <w:rsid w:val="007F530D"/>
    <w:rsid w:val="008005AA"/>
    <w:rsid w:val="00810BC6"/>
    <w:rsid w:val="00815929"/>
    <w:rsid w:val="00817707"/>
    <w:rsid w:val="0082175A"/>
    <w:rsid w:val="0082581D"/>
    <w:rsid w:val="00830E3E"/>
    <w:rsid w:val="008348B1"/>
    <w:rsid w:val="00834DF7"/>
    <w:rsid w:val="008452B4"/>
    <w:rsid w:val="00846008"/>
    <w:rsid w:val="00854608"/>
    <w:rsid w:val="0085783C"/>
    <w:rsid w:val="00860277"/>
    <w:rsid w:val="008605AD"/>
    <w:rsid w:val="0086282B"/>
    <w:rsid w:val="00864AD2"/>
    <w:rsid w:val="00864BDA"/>
    <w:rsid w:val="00871029"/>
    <w:rsid w:val="0087120D"/>
    <w:rsid w:val="00874315"/>
    <w:rsid w:val="00874C1B"/>
    <w:rsid w:val="00874C39"/>
    <w:rsid w:val="0089594B"/>
    <w:rsid w:val="008A6BA0"/>
    <w:rsid w:val="008A70ED"/>
    <w:rsid w:val="008A79FF"/>
    <w:rsid w:val="008B1755"/>
    <w:rsid w:val="008B33A8"/>
    <w:rsid w:val="008B3776"/>
    <w:rsid w:val="008C6829"/>
    <w:rsid w:val="008D3634"/>
    <w:rsid w:val="008D61B3"/>
    <w:rsid w:val="008E0DDF"/>
    <w:rsid w:val="008F0AF6"/>
    <w:rsid w:val="009054D6"/>
    <w:rsid w:val="009235E5"/>
    <w:rsid w:val="009264FE"/>
    <w:rsid w:val="00932FC7"/>
    <w:rsid w:val="0094613C"/>
    <w:rsid w:val="00946739"/>
    <w:rsid w:val="009552A6"/>
    <w:rsid w:val="00960A5E"/>
    <w:rsid w:val="00963558"/>
    <w:rsid w:val="00980B35"/>
    <w:rsid w:val="009916D7"/>
    <w:rsid w:val="009972F3"/>
    <w:rsid w:val="009B589F"/>
    <w:rsid w:val="009B724C"/>
    <w:rsid w:val="009C33DA"/>
    <w:rsid w:val="009C6B6F"/>
    <w:rsid w:val="009D082F"/>
    <w:rsid w:val="009D661E"/>
    <w:rsid w:val="009E2FE9"/>
    <w:rsid w:val="009E5187"/>
    <w:rsid w:val="009F65D5"/>
    <w:rsid w:val="00A01355"/>
    <w:rsid w:val="00A11E32"/>
    <w:rsid w:val="00A222DA"/>
    <w:rsid w:val="00A22FA6"/>
    <w:rsid w:val="00A23ACD"/>
    <w:rsid w:val="00A26240"/>
    <w:rsid w:val="00A2780C"/>
    <w:rsid w:val="00A31091"/>
    <w:rsid w:val="00A310E4"/>
    <w:rsid w:val="00A316B8"/>
    <w:rsid w:val="00A40EF9"/>
    <w:rsid w:val="00A452AE"/>
    <w:rsid w:val="00A47D8E"/>
    <w:rsid w:val="00A47DAE"/>
    <w:rsid w:val="00A509ED"/>
    <w:rsid w:val="00A5318B"/>
    <w:rsid w:val="00A5675E"/>
    <w:rsid w:val="00A63024"/>
    <w:rsid w:val="00A67AE2"/>
    <w:rsid w:val="00A77912"/>
    <w:rsid w:val="00A86D2C"/>
    <w:rsid w:val="00A95AE6"/>
    <w:rsid w:val="00AA2E60"/>
    <w:rsid w:val="00AC6A2A"/>
    <w:rsid w:val="00AD1329"/>
    <w:rsid w:val="00AD369D"/>
    <w:rsid w:val="00AD3E50"/>
    <w:rsid w:val="00AD6903"/>
    <w:rsid w:val="00AE328E"/>
    <w:rsid w:val="00AE4362"/>
    <w:rsid w:val="00AE5509"/>
    <w:rsid w:val="00AE6B00"/>
    <w:rsid w:val="00AE6FE4"/>
    <w:rsid w:val="00AE7EBE"/>
    <w:rsid w:val="00AF0C3D"/>
    <w:rsid w:val="00B0327B"/>
    <w:rsid w:val="00B17589"/>
    <w:rsid w:val="00B2009A"/>
    <w:rsid w:val="00B22E25"/>
    <w:rsid w:val="00B25C7F"/>
    <w:rsid w:val="00B2681F"/>
    <w:rsid w:val="00B32394"/>
    <w:rsid w:val="00B32502"/>
    <w:rsid w:val="00B32816"/>
    <w:rsid w:val="00B34D43"/>
    <w:rsid w:val="00B50E5C"/>
    <w:rsid w:val="00B55DC5"/>
    <w:rsid w:val="00B62E03"/>
    <w:rsid w:val="00B72B8C"/>
    <w:rsid w:val="00B75E6F"/>
    <w:rsid w:val="00B91717"/>
    <w:rsid w:val="00B94D8B"/>
    <w:rsid w:val="00B9552A"/>
    <w:rsid w:val="00B95810"/>
    <w:rsid w:val="00B962A1"/>
    <w:rsid w:val="00BA32C6"/>
    <w:rsid w:val="00BA3B9F"/>
    <w:rsid w:val="00BA4725"/>
    <w:rsid w:val="00BA7AD1"/>
    <w:rsid w:val="00BB1A8E"/>
    <w:rsid w:val="00BB2F56"/>
    <w:rsid w:val="00BC6FE8"/>
    <w:rsid w:val="00BE13FB"/>
    <w:rsid w:val="00BE2525"/>
    <w:rsid w:val="00BE26C0"/>
    <w:rsid w:val="00BE53F2"/>
    <w:rsid w:val="00BE6196"/>
    <w:rsid w:val="00BE6A4D"/>
    <w:rsid w:val="00BE6CBF"/>
    <w:rsid w:val="00BF1A80"/>
    <w:rsid w:val="00BF4F17"/>
    <w:rsid w:val="00C00FDC"/>
    <w:rsid w:val="00C055E7"/>
    <w:rsid w:val="00C114F3"/>
    <w:rsid w:val="00C2078D"/>
    <w:rsid w:val="00C22BC1"/>
    <w:rsid w:val="00C25D8E"/>
    <w:rsid w:val="00C264B1"/>
    <w:rsid w:val="00C30AC3"/>
    <w:rsid w:val="00C36B96"/>
    <w:rsid w:val="00C40348"/>
    <w:rsid w:val="00C45B13"/>
    <w:rsid w:val="00C53D02"/>
    <w:rsid w:val="00C548D1"/>
    <w:rsid w:val="00C609B6"/>
    <w:rsid w:val="00C62FB4"/>
    <w:rsid w:val="00C63ACA"/>
    <w:rsid w:val="00C64B29"/>
    <w:rsid w:val="00C659C3"/>
    <w:rsid w:val="00C66A2F"/>
    <w:rsid w:val="00C74907"/>
    <w:rsid w:val="00C8277F"/>
    <w:rsid w:val="00C91273"/>
    <w:rsid w:val="00C9401A"/>
    <w:rsid w:val="00CC1C9F"/>
    <w:rsid w:val="00CC2F4F"/>
    <w:rsid w:val="00CD30EC"/>
    <w:rsid w:val="00CD487E"/>
    <w:rsid w:val="00CD621B"/>
    <w:rsid w:val="00CD67A2"/>
    <w:rsid w:val="00CD741D"/>
    <w:rsid w:val="00CD7A63"/>
    <w:rsid w:val="00CE4E6B"/>
    <w:rsid w:val="00CF7648"/>
    <w:rsid w:val="00D0021E"/>
    <w:rsid w:val="00D01DCA"/>
    <w:rsid w:val="00D04F09"/>
    <w:rsid w:val="00D05376"/>
    <w:rsid w:val="00D05AE6"/>
    <w:rsid w:val="00D146E7"/>
    <w:rsid w:val="00D162D5"/>
    <w:rsid w:val="00D22F9A"/>
    <w:rsid w:val="00D25158"/>
    <w:rsid w:val="00D36C3A"/>
    <w:rsid w:val="00D40306"/>
    <w:rsid w:val="00D4574A"/>
    <w:rsid w:val="00D50112"/>
    <w:rsid w:val="00D62828"/>
    <w:rsid w:val="00D65733"/>
    <w:rsid w:val="00D66760"/>
    <w:rsid w:val="00D72A3A"/>
    <w:rsid w:val="00D7309D"/>
    <w:rsid w:val="00D7539D"/>
    <w:rsid w:val="00D76FDC"/>
    <w:rsid w:val="00D84F1B"/>
    <w:rsid w:val="00D911BB"/>
    <w:rsid w:val="00D91E36"/>
    <w:rsid w:val="00D927C2"/>
    <w:rsid w:val="00D92F34"/>
    <w:rsid w:val="00DA0C5E"/>
    <w:rsid w:val="00DA233E"/>
    <w:rsid w:val="00DA251D"/>
    <w:rsid w:val="00DB11C1"/>
    <w:rsid w:val="00DB547C"/>
    <w:rsid w:val="00DB59A2"/>
    <w:rsid w:val="00DB5FF3"/>
    <w:rsid w:val="00DB6C8A"/>
    <w:rsid w:val="00DD47EE"/>
    <w:rsid w:val="00DD7550"/>
    <w:rsid w:val="00DE2D12"/>
    <w:rsid w:val="00DE4740"/>
    <w:rsid w:val="00DF3C82"/>
    <w:rsid w:val="00DF754B"/>
    <w:rsid w:val="00E00519"/>
    <w:rsid w:val="00E01500"/>
    <w:rsid w:val="00E01BE6"/>
    <w:rsid w:val="00E02525"/>
    <w:rsid w:val="00E112BC"/>
    <w:rsid w:val="00E121B0"/>
    <w:rsid w:val="00E12EF4"/>
    <w:rsid w:val="00E13C9A"/>
    <w:rsid w:val="00E15874"/>
    <w:rsid w:val="00E237D9"/>
    <w:rsid w:val="00E248B1"/>
    <w:rsid w:val="00E2528F"/>
    <w:rsid w:val="00E26BE4"/>
    <w:rsid w:val="00E3256F"/>
    <w:rsid w:val="00E346ED"/>
    <w:rsid w:val="00E370B5"/>
    <w:rsid w:val="00E41313"/>
    <w:rsid w:val="00E4295C"/>
    <w:rsid w:val="00E454E3"/>
    <w:rsid w:val="00E468F8"/>
    <w:rsid w:val="00E54F55"/>
    <w:rsid w:val="00E560C8"/>
    <w:rsid w:val="00E66989"/>
    <w:rsid w:val="00E762CC"/>
    <w:rsid w:val="00E77074"/>
    <w:rsid w:val="00E85F21"/>
    <w:rsid w:val="00E86025"/>
    <w:rsid w:val="00E901A6"/>
    <w:rsid w:val="00E93D0E"/>
    <w:rsid w:val="00EA2C09"/>
    <w:rsid w:val="00EA7F9D"/>
    <w:rsid w:val="00EB6B6C"/>
    <w:rsid w:val="00EB7E3B"/>
    <w:rsid w:val="00EC052A"/>
    <w:rsid w:val="00EC414B"/>
    <w:rsid w:val="00EC4396"/>
    <w:rsid w:val="00EC7400"/>
    <w:rsid w:val="00ED0842"/>
    <w:rsid w:val="00ED255A"/>
    <w:rsid w:val="00ED77A2"/>
    <w:rsid w:val="00EE3C51"/>
    <w:rsid w:val="00EE5F2D"/>
    <w:rsid w:val="00EF527B"/>
    <w:rsid w:val="00EF6B9D"/>
    <w:rsid w:val="00F04649"/>
    <w:rsid w:val="00F04C1E"/>
    <w:rsid w:val="00F07641"/>
    <w:rsid w:val="00F1136D"/>
    <w:rsid w:val="00F16199"/>
    <w:rsid w:val="00F17FAC"/>
    <w:rsid w:val="00F35132"/>
    <w:rsid w:val="00F4160F"/>
    <w:rsid w:val="00F472FB"/>
    <w:rsid w:val="00F47DE6"/>
    <w:rsid w:val="00F57684"/>
    <w:rsid w:val="00F60073"/>
    <w:rsid w:val="00F61D21"/>
    <w:rsid w:val="00F6700F"/>
    <w:rsid w:val="00F67B98"/>
    <w:rsid w:val="00F70DED"/>
    <w:rsid w:val="00F71488"/>
    <w:rsid w:val="00F8351D"/>
    <w:rsid w:val="00F96BB4"/>
    <w:rsid w:val="00FA26AC"/>
    <w:rsid w:val="00FB0552"/>
    <w:rsid w:val="00FC19EA"/>
    <w:rsid w:val="00FD00FC"/>
    <w:rsid w:val="00FD7B1C"/>
    <w:rsid w:val="00FE131B"/>
    <w:rsid w:val="00FE16FD"/>
    <w:rsid w:val="00FE757D"/>
    <w:rsid w:val="00FE7CC2"/>
    <w:rsid w:val="00FE7F66"/>
    <w:rsid w:val="00FF15D1"/>
    <w:rsid w:val="00FF2898"/>
    <w:rsid w:val="00FF4905"/>
    <w:rsid w:val="00FF5F6D"/>
    <w:rsid w:val="00FF6F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667E9C"/>
  <w15:chartTrackingRefBased/>
  <w15:docId w15:val="{D79713CC-7419-4969-B011-FA2EA97990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72A3A"/>
    <w:rPr>
      <w:color w:val="0563C1" w:themeColor="hyperlink"/>
      <w:u w:val="single"/>
    </w:rPr>
  </w:style>
  <w:style w:type="paragraph" w:customStyle="1" w:styleId="EndNoteBibliographyTitle">
    <w:name w:val="EndNote Bibliography Title"/>
    <w:basedOn w:val="Normal"/>
    <w:link w:val="EndNoteBibliographyTitleChar"/>
    <w:rsid w:val="001C010D"/>
    <w:pPr>
      <w:spacing w:after="0"/>
      <w:jc w:val="center"/>
    </w:pPr>
    <w:rPr>
      <w:rFonts w:ascii="New Hero Light" w:hAnsi="New Hero Light" w:cs="Calibri"/>
      <w:noProof/>
    </w:rPr>
  </w:style>
  <w:style w:type="character" w:customStyle="1" w:styleId="EndNoteBibliographyTitleChar">
    <w:name w:val="EndNote Bibliography Title Char"/>
    <w:basedOn w:val="DefaultParagraphFont"/>
    <w:link w:val="EndNoteBibliographyTitle"/>
    <w:rsid w:val="001C010D"/>
    <w:rPr>
      <w:rFonts w:ascii="New Hero Light" w:hAnsi="New Hero Light" w:cs="Calibri"/>
      <w:noProof/>
    </w:rPr>
  </w:style>
  <w:style w:type="paragraph" w:customStyle="1" w:styleId="EndNoteBibliography">
    <w:name w:val="EndNote Bibliography"/>
    <w:basedOn w:val="Normal"/>
    <w:link w:val="EndNoteBibliographyChar"/>
    <w:rsid w:val="001C010D"/>
    <w:pPr>
      <w:spacing w:line="240" w:lineRule="auto"/>
      <w:jc w:val="both"/>
    </w:pPr>
    <w:rPr>
      <w:rFonts w:ascii="New Hero Light" w:hAnsi="New Hero Light" w:cs="Calibri"/>
      <w:noProof/>
    </w:rPr>
  </w:style>
  <w:style w:type="character" w:customStyle="1" w:styleId="EndNoteBibliographyChar">
    <w:name w:val="EndNote Bibliography Char"/>
    <w:basedOn w:val="DefaultParagraphFont"/>
    <w:link w:val="EndNoteBibliography"/>
    <w:rsid w:val="001C010D"/>
    <w:rPr>
      <w:rFonts w:ascii="New Hero Light" w:hAnsi="New Hero Light" w:cs="Calibri"/>
      <w:noProof/>
    </w:rPr>
  </w:style>
  <w:style w:type="paragraph" w:styleId="ListParagraph">
    <w:name w:val="List Paragraph"/>
    <w:basedOn w:val="Normal"/>
    <w:uiPriority w:val="34"/>
    <w:qFormat/>
    <w:rsid w:val="005F535F"/>
    <w:pPr>
      <w:ind w:left="720"/>
      <w:contextualSpacing/>
    </w:pPr>
  </w:style>
  <w:style w:type="character" w:styleId="UnresolvedMention">
    <w:name w:val="Unresolved Mention"/>
    <w:basedOn w:val="DefaultParagraphFont"/>
    <w:uiPriority w:val="99"/>
    <w:semiHidden/>
    <w:unhideWhenUsed/>
    <w:rsid w:val="00A86D2C"/>
    <w:rPr>
      <w:color w:val="605E5C"/>
      <w:shd w:val="clear" w:color="auto" w:fill="E1DFDD"/>
    </w:rPr>
  </w:style>
  <w:style w:type="character" w:styleId="LineNumber">
    <w:name w:val="line number"/>
    <w:basedOn w:val="DefaultParagraphFont"/>
    <w:uiPriority w:val="99"/>
    <w:semiHidden/>
    <w:unhideWhenUsed/>
    <w:rsid w:val="0031558E"/>
  </w:style>
  <w:style w:type="paragraph" w:styleId="Header">
    <w:name w:val="header"/>
    <w:basedOn w:val="Normal"/>
    <w:link w:val="HeaderChar"/>
    <w:uiPriority w:val="99"/>
    <w:unhideWhenUsed/>
    <w:rsid w:val="00A567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675E"/>
  </w:style>
  <w:style w:type="paragraph" w:styleId="Footer">
    <w:name w:val="footer"/>
    <w:basedOn w:val="Normal"/>
    <w:link w:val="FooterChar"/>
    <w:uiPriority w:val="99"/>
    <w:unhideWhenUsed/>
    <w:rsid w:val="00A567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675E"/>
  </w:style>
  <w:style w:type="character" w:styleId="Emphasis">
    <w:name w:val="Emphasis"/>
    <w:basedOn w:val="DefaultParagraphFont"/>
    <w:uiPriority w:val="20"/>
    <w:qFormat/>
    <w:rsid w:val="002E395A"/>
    <w:rPr>
      <w:i/>
      <w:iCs/>
    </w:rPr>
  </w:style>
  <w:style w:type="character" w:styleId="FollowedHyperlink">
    <w:name w:val="FollowedHyperlink"/>
    <w:basedOn w:val="DefaultParagraphFont"/>
    <w:uiPriority w:val="99"/>
    <w:semiHidden/>
    <w:unhideWhenUsed/>
    <w:rsid w:val="00DE2D1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598748">
      <w:bodyDiv w:val="1"/>
      <w:marLeft w:val="0"/>
      <w:marRight w:val="0"/>
      <w:marTop w:val="0"/>
      <w:marBottom w:val="0"/>
      <w:divBdr>
        <w:top w:val="none" w:sz="0" w:space="0" w:color="auto"/>
        <w:left w:val="none" w:sz="0" w:space="0" w:color="auto"/>
        <w:bottom w:val="none" w:sz="0" w:space="0" w:color="auto"/>
        <w:right w:val="none" w:sz="0" w:space="0" w:color="auto"/>
      </w:divBdr>
    </w:div>
    <w:div w:id="581187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eldenlab.github.io/elliptical.bifaces.1/" TargetMode="External"/><Relationship Id="rId13" Type="http://schemas.openxmlformats.org/officeDocument/2006/relationships/hyperlink" Target="https://seldenlab.github.io/elliptical.bifaces.1/" TargetMode="External"/><Relationship Id="rId18" Type="http://schemas.openxmlformats.org/officeDocument/2006/relationships/hyperlink" Target="https://osf.io/2chfe/"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s://doi.org/10.1111/2041-210X.13029" TargetMode="External"/><Relationship Id="rId7" Type="http://schemas.openxmlformats.org/officeDocument/2006/relationships/hyperlink" Target="mailto:zselden@sfasu.edu" TargetMode="External"/><Relationship Id="rId12" Type="http://schemas.openxmlformats.org/officeDocument/2006/relationships/hyperlink" Target="https://seldenlab.github.io/elliptical.bifaces.1/" TargetMode="External"/><Relationship Id="rId17" Type="http://schemas.openxmlformats.org/officeDocument/2006/relationships/hyperlink" Target="https://github.com/seldenlab/elliptical.bifaces.1"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seldenlab.github.io/elliptical.bifaces.1" TargetMode="External"/><Relationship Id="rId20" Type="http://schemas.openxmlformats.org/officeDocument/2006/relationships/hyperlink" Target="https://doi.org/10.1002/(SICI)1097-0185(19991215)257:6%3C217::AID-AR7%3E3.0.CO;2-W"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seldenlab.github.io/elliptical.bifaces.1/" TargetMode="External"/><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s://seldenlab.github.io/elliptical.bifaces.1/" TargetMode="External"/><Relationship Id="rId23" Type="http://schemas.openxmlformats.org/officeDocument/2006/relationships/hyperlink" Target="https://doi.org/10.1093/biomet/88.2.469" TargetMode="External"/><Relationship Id="rId10" Type="http://schemas.openxmlformats.org/officeDocument/2006/relationships/hyperlink" Target="https://seldenlab.github.io/elliptical.bifaces.1/" TargetMode="External"/><Relationship Id="rId19" Type="http://schemas.openxmlformats.org/officeDocument/2006/relationships/hyperlink" Target="https://doi.org/10.2307/3085499" TargetMode="External"/><Relationship Id="rId4" Type="http://schemas.openxmlformats.org/officeDocument/2006/relationships/webSettings" Target="webSettings.xml"/><Relationship Id="rId9" Type="http://schemas.openxmlformats.org/officeDocument/2006/relationships/hyperlink" Target="https://seldenlab.github.io/elliptical.bifaces.1/" TargetMode="External"/><Relationship Id="rId14" Type="http://schemas.openxmlformats.org/officeDocument/2006/relationships/hyperlink" Target="https://seldenlab.github.io/elliptical.bifaces.1/" TargetMode="External"/><Relationship Id="rId22" Type="http://schemas.openxmlformats.org/officeDocument/2006/relationships/hyperlink" Target="https://doi.org/10.1007/BF02291478"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74</TotalTime>
  <Pages>16</Pages>
  <Words>12288</Words>
  <Characters>70043</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119</cp:revision>
  <dcterms:created xsi:type="dcterms:W3CDTF">2023-01-17T16:07:00Z</dcterms:created>
  <dcterms:modified xsi:type="dcterms:W3CDTF">2023-03-20T14:30:00Z</dcterms:modified>
</cp:coreProperties>
</file>